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6A57" w:rsidRPr="00812F45" w:rsidRDefault="00326A57" w:rsidP="00326A57">
      <w:pPr>
        <w:pStyle w:val="Heading1"/>
        <w:tabs>
          <w:tab w:val="left" w:pos="3751"/>
        </w:tabs>
        <w:spacing w:before="100" w:beforeAutospacing="1"/>
      </w:pPr>
      <w:bookmarkStart w:id="0" w:name="_Toc535779929"/>
      <w:bookmarkStart w:id="1" w:name="_GoBack"/>
      <w:bookmarkEnd w:id="1"/>
      <w:r w:rsidRPr="00812F45">
        <w:t>BAB I</w:t>
      </w:r>
      <w:bookmarkEnd w:id="0"/>
    </w:p>
    <w:p w:rsidR="00326A57" w:rsidRDefault="00326A57" w:rsidP="00326A57">
      <w:pPr>
        <w:pStyle w:val="Heading1"/>
      </w:pPr>
      <w:bookmarkStart w:id="2" w:name="_Toc535767682"/>
      <w:bookmarkStart w:id="3" w:name="_Toc535779930"/>
      <w:r w:rsidRPr="00812F45">
        <w:t>PENDAHULUAN</w:t>
      </w:r>
      <w:bookmarkEnd w:id="2"/>
      <w:bookmarkEnd w:id="3"/>
    </w:p>
    <w:p w:rsidR="00326A57" w:rsidRDefault="00326A57" w:rsidP="00326A57">
      <w:pPr>
        <w:ind w:left="360" w:firstLine="1080"/>
      </w:pPr>
    </w:p>
    <w:p w:rsidR="00326A57" w:rsidRDefault="00326A57" w:rsidP="00326A57">
      <w:pPr>
        <w:ind w:left="360" w:firstLine="360"/>
      </w:pPr>
      <w:r>
        <w:t xml:space="preserve">Pada bab ini penulis akan menjelaskan mengenai latar belakang masalah yang menjadikan alasan bagi penulis untuk melakukan penelitian ini. Setelah itu, penulis akan mengidentifikasi masalah, batasan masalah, rumusan masalah, tujuan penelitian dan manfaat penelitian. Batasan masalah berisi tentang kriteria yang digunakan untuk mempersempit masalah-masalah yang sudah diidentifikasi sebelumnya. </w:t>
      </w:r>
    </w:p>
    <w:p w:rsidR="00326A57" w:rsidRPr="00D80A0F" w:rsidRDefault="00326A57" w:rsidP="00326A57">
      <w:pPr>
        <w:ind w:left="360" w:firstLine="360"/>
      </w:pPr>
      <w:r>
        <w:t>Setelah itu juga akan dibahas mengenai rumusan masalah yang berisi tentang inti dari masalah yang akan diteliti. Kemudian juga akan ada tujuan penelitian yang merupakan alasan mengapa penelitian dilakukan. Terakhir, penulis akan membahas tentang manfaat penelitian yaitu uraian mengenai manfaat penelitian bagi berbagai pihak yang terkait dalam penelitian ini.</w:t>
      </w:r>
    </w:p>
    <w:p w:rsidR="00326A57" w:rsidRDefault="00326A57" w:rsidP="00326A57">
      <w:pPr>
        <w:pStyle w:val="Heading2"/>
        <w:numPr>
          <w:ilvl w:val="0"/>
          <w:numId w:val="4"/>
        </w:numPr>
      </w:pPr>
      <w:bookmarkStart w:id="4" w:name="_Toc535779931"/>
      <w:r w:rsidRPr="00812F45">
        <w:t>Latar Belakang Masalah</w:t>
      </w:r>
      <w:bookmarkEnd w:id="4"/>
    </w:p>
    <w:p w:rsidR="00326A57" w:rsidRDefault="00326A57" w:rsidP="00326A57">
      <w:pPr>
        <w:ind w:left="720" w:firstLine="720"/>
      </w:pPr>
      <w:r>
        <w:t xml:space="preserve">Melihat dunia bisnis yang makin berkembang sekarang ini, kebutuhan akan laporan keuangan semakin meningkat. Laporan keuangan adalah sumber informasi bagi para investor untuk mengetahui kinerja perusahaan selama periode tertentu. </w:t>
      </w:r>
      <w:r w:rsidRPr="00850C59">
        <w:t>Menurut</w:t>
      </w:r>
      <w:r>
        <w:t xml:space="preserve"> </w:t>
      </w:r>
      <w:r>
        <w:fldChar w:fldCharType="begin" w:fldLock="1"/>
      </w:r>
      <w:r>
        <w:instrText>ADDIN CSL_CITATION {"citationItems":[{"id":"ITEM-1","itemData":{"author":[{"dropping-particle":"","family":"Ikatan Akuntan Indonesia","given":"","non-dropping-particle":"","parse-names":false,"suffix":""}],"container-title":"PSAK No.01","id":"ITEM-1","issued":{"date-parts":[["2009"]]},"title":"Pernyataan Standar Akuntansi Keuangan","type":"article-journal"},"uris":["http://www.mendeley.com/documents/?uuid=e369a545-5b0c-44c7-9c4f-8a16d47f6542"]}],"mendeley":{"formattedCitation":"(Ikatan Akuntan Indonesia, 2009)","manualFormatting":"Ikatan Akuntan Indonesia (2009)","plainTextFormattedCitation":"(Ikatan Akuntan Indonesia, 2009)","previouslyFormattedCitation":"(Ikatan Akuntan Indonesia, 2009)"},"properties":{"noteIndex":0},"schema":"https://github.com/citation-style-language/schema/raw/master/csl-citation.json"}</w:instrText>
      </w:r>
      <w:r>
        <w:fldChar w:fldCharType="separate"/>
      </w:r>
      <w:r>
        <w:rPr>
          <w:noProof/>
        </w:rPr>
        <w:t>Ikatan Akuntan Indonesia</w:t>
      </w:r>
      <w:r w:rsidRPr="00D23C26">
        <w:rPr>
          <w:noProof/>
        </w:rPr>
        <w:t xml:space="preserve"> </w:t>
      </w:r>
      <w:r>
        <w:rPr>
          <w:noProof/>
        </w:rPr>
        <w:t>(</w:t>
      </w:r>
      <w:r w:rsidRPr="00D23C26">
        <w:rPr>
          <w:noProof/>
        </w:rPr>
        <w:t>2009)</w:t>
      </w:r>
      <w:r>
        <w:fldChar w:fldCharType="end"/>
      </w:r>
      <w:r w:rsidRPr="00850C59">
        <w:t xml:space="preserve"> tujuan laporan keuangan adalah memberikan informasi mengenai posisi keuangan, kinerja keuangan, dan arus kas entitas yang bermanfaat bagi sebagian besar kalangan pengguna laporan dalam pembuatan keputusan ekonomi. </w:t>
      </w:r>
      <w:r>
        <w:t>Investor nanti nya akan mengambil keputusan berdasarkan hasil dari laporan keuangan tersebut. Oleh karena itu, laporan keuangan yang disusun harus menyajikan informasi yang berguna sehingga dapat dipahami, diandalkan dan dibandingkan.</w:t>
      </w:r>
    </w:p>
    <w:p w:rsidR="00326A57" w:rsidRDefault="00326A57" w:rsidP="00326A57">
      <w:pPr>
        <w:ind w:left="720" w:firstLine="720"/>
      </w:pPr>
      <w:r>
        <w:lastRenderedPageBreak/>
        <w:t>Salah satu parameter untuk mengukur kinerja perusahaan adalah informasi mengenai laba suatu perusahaan. Informasi mengenai laba merupakan unsur penting yang digunakan oleh para pengguna laporan keuangan, baik pihak internal maupun eksternal dalam pengambilan keputusan. Pihak internal dan eksternal sering menggunakan informasi laba sebagai dasar dalam menentukan sesuatu, seperti pembagian bonus, ukuran prestasi, kinerja manajemen.</w:t>
      </w:r>
    </w:p>
    <w:p w:rsidR="00326A57" w:rsidRDefault="00326A57" w:rsidP="00326A57">
      <w:pPr>
        <w:ind w:left="720" w:firstLine="720"/>
      </w:pPr>
      <w:r>
        <w:t>Informasi laba harus menunjukkan keadaan perusahaan yang sebenarnya. Dalam prakteknya, perusahaan menginginkan laba yang besar sehingga investor tertarik untuk melakukan investasi. Tapi faktanya, tidak semua perusahaan selalu mengalami kenaikan laba, ada juga perusahaan yang mengalami penurunan laba. Oleh karena itu, untuk menarik minat investor, manajemen perusahaan seringkali tidak menampilkan laba perusahaan yang sebenarnya. Pihak manajemen seringkali menaikan atau menurunkan tingkat laba untuk memaksimalkan kepuasan mereka sendiri. Tindakan yang dilakukan manajemen dalam memanipulasi laba dikenal dengan istilah manajemen laba.</w:t>
      </w:r>
    </w:p>
    <w:p w:rsidR="00326A57" w:rsidRDefault="00326A57" w:rsidP="00326A57">
      <w:pPr>
        <w:ind w:left="720" w:firstLine="720"/>
      </w:pPr>
      <w:r>
        <w:fldChar w:fldCharType="begin" w:fldLock="1"/>
      </w:r>
      <w:r>
        <w:instrText>ADDIN CSL_CITATION {"citationItems":[{"id":"ITEM-1","itemData":{"ISBN":"00014826","ISSN":"0001-4826","PMID":"4496365","abstract":"JOUR A1 - COPELAND,RM T1 - INCOME SMOOTHING JO - Y1 - 1968 VL - 43 IS - 3 SP - 540 SN - 0001-4826","author":[{"dropping-particle":"","family":"Copeland","given":"RM","non-dropping-particle":"","parse-names":false,"suffix":""},{"dropping-particle":"","family":"Licastro","given":"RD","non-dropping-particle":"","parse-names":false,"suffix":""}],"container-title":"Journal of Accounting Research","id":"ITEM-1","issued":{"date-parts":[["1968"]]},"title":"A note on income smoothing","type":"article-journal","volume":"Vol. 6"},"uris":["http://www.mendeley.com/documents/?uuid=5b721eaa-4999-4108-b68e-fa3dbddc8536"]}],"mendeley":{"formattedCitation":"(Copeland &amp; Licastro, 1968)","manualFormatting":"Copeland (1968","plainTextFormattedCitation":"(Copeland &amp; Licastro, 1968)","previouslyFormattedCitation":"(Copeland &amp; Licastro, 1968)"},"properties":{"noteIndex":0},"schema":"https://github.com/citation-style-language/schema/raw/master/csl-citation.json"}</w:instrText>
      </w:r>
      <w:r>
        <w:fldChar w:fldCharType="separate"/>
      </w:r>
      <w:r w:rsidRPr="00F54421">
        <w:rPr>
          <w:noProof/>
        </w:rPr>
        <w:t xml:space="preserve">Copeland </w:t>
      </w:r>
      <w:r>
        <w:rPr>
          <w:noProof/>
        </w:rPr>
        <w:t>(</w:t>
      </w:r>
      <w:r w:rsidRPr="00F54421">
        <w:rPr>
          <w:noProof/>
        </w:rPr>
        <w:t>1968</w:t>
      </w:r>
      <w:r>
        <w:fldChar w:fldCharType="end"/>
      </w:r>
      <w:r>
        <w:t xml:space="preserve">) mendefinisikan manajemen laba sebagai </w:t>
      </w:r>
      <w:r w:rsidRPr="006D2AE2">
        <w:rPr>
          <w:i/>
        </w:rPr>
        <w:t>“Some Ability to Increase or Decrease Reported Net Income At Will”</w:t>
      </w:r>
      <w:r>
        <w:t>. Ini menjelaskan bahwa manajemen laba adalah usaha untuk meningkatkan atau menurunkan laba sesuai keinginan manajer. Manajer sebagai pengelola perusahaan lebih banyak mengetahui informasi internal dan prospek perusahaan dimasa yang akan datang dibandingkan pemilik (pemegang saham). Hal tersebut mengakibatkan manajer melakukan perubahan dan manipulasi laporan keuangan dimana akan menguntungkan bagi pihak manajer dan informasi yang disampaikan kepada pemilik perusahaan adalah informasi yang telah direkayasa.</w:t>
      </w:r>
    </w:p>
    <w:p w:rsidR="00326A57" w:rsidRDefault="00326A57" w:rsidP="00326A57">
      <w:pPr>
        <w:ind w:left="720" w:firstLine="720"/>
      </w:pPr>
      <w:r>
        <w:lastRenderedPageBreak/>
        <w:t xml:space="preserve">Sedangkan </w:t>
      </w:r>
      <w:r>
        <w:fldChar w:fldCharType="begin" w:fldLock="1"/>
      </w:r>
      <w:r>
        <w:instrText>ADDIN CSL_CITATION {"citationItems":[{"id":"ITEM-1","itemData":{"ISBN":"ISBN 978-0-13-298466-9","author":[{"dropping-particle":"","family":"Scott","given":"William R.","non-dropping-particle":"","parse-names":false,"suffix":""}],"edition":"7th","id":"ITEM-1","issued":{"date-parts":[["2015"]]},"publisher":"Canada : Pearson Education Limited","title":"Financial Accounting Theory","type":"book"},"uris":["http://www.mendeley.com/documents/?uuid=e15d0388-9044-4a52-b2b9-854ef2c73d76"]}],"mendeley":{"formattedCitation":"(Scott, 2015)","manualFormatting":"Scott (2015:445)","plainTextFormattedCitation":"(Scott, 2015)","previouslyFormattedCitation":"(Scott, 2015)"},"properties":{"noteIndex":0},"schema":"https://github.com/citation-style-language/schema/raw/master/csl-citation.json"}</w:instrText>
      </w:r>
      <w:r>
        <w:fldChar w:fldCharType="separate"/>
      </w:r>
      <w:r>
        <w:rPr>
          <w:noProof/>
        </w:rPr>
        <w:t>Scott</w:t>
      </w:r>
      <w:r w:rsidRPr="00D42CB9">
        <w:rPr>
          <w:noProof/>
        </w:rPr>
        <w:t xml:space="preserve"> </w:t>
      </w:r>
      <w:r>
        <w:rPr>
          <w:noProof/>
        </w:rPr>
        <w:t>(</w:t>
      </w:r>
      <w:r w:rsidRPr="00D42CB9">
        <w:rPr>
          <w:noProof/>
        </w:rPr>
        <w:t>2015</w:t>
      </w:r>
      <w:r>
        <w:rPr>
          <w:noProof/>
        </w:rPr>
        <w:t>:445</w:t>
      </w:r>
      <w:r w:rsidRPr="00D42CB9">
        <w:rPr>
          <w:noProof/>
        </w:rPr>
        <w:t>)</w:t>
      </w:r>
      <w:r>
        <w:fldChar w:fldCharType="end"/>
      </w:r>
      <w:r>
        <w:t xml:space="preserve"> menyatakan manajemen laba merupakan keputusan dari manajer untuk memilih kebijakan akuntansi tertentu yang dianggap bisa mencapai tujuan yang diinginkan, baik itu untuk meningkatkan laba atau mengurangi tingkat kerugian yang dilapor-kan. Tindakan manajemen laba yang dilakukan oleh manajer terhadap informasi laba dapat merubah kandungan informasi atas laba bersih suatu perusahaan melalui berbagai cara yang akan memberikan dampak yang cukup berpengaruh terhadap tindak lanjut para pengguna informasi yang bersangkutan. </w:t>
      </w:r>
    </w:p>
    <w:p w:rsidR="00326A57" w:rsidRDefault="00326A57" w:rsidP="00326A57">
      <w:pPr>
        <w:ind w:left="720" w:firstLine="720"/>
      </w:pPr>
      <w:r>
        <w:t xml:space="preserve">Fenomena mengenai praktek manajemen laba sudah banyak terjadi di perusahaan di Indonesia. Salah satu nya terjadi di perusahaan pertambangan, PT. Bumi Resources pada tahun 2010. </w:t>
      </w:r>
      <w:r>
        <w:rPr>
          <w:i/>
        </w:rPr>
        <w:t>Indonesia Corruption Watch</w:t>
      </w:r>
      <w:r>
        <w:t xml:space="preserve"> (ICW) Coruption Watch (ICW) melaporkan dugaan manipulasi pelaporan penjualan tiga perusahaan tambang batu bara milik Grup Bakrie kepada Direktorat Jenderal Pajak. ICW menduga rekayasa pelaporan yang dilakukan PT Bumi Resources Tbk., dan anak usaha yang menyebabkan kerugian negara sebesar US$ 620,49 juta. Hasil perhitungan ICW dengan menggunakan berbagai data primer termasuk laporan keuangan yang telah diaudit, menunjukkan laporan penjualan PT Bumi Resources Tbk. selama 2003- 2008 lebih rendah sebesar US$ 1,06 miliar dari yang sebenarnya. Akibatnya, selama itu pula diperkirakan kerugian negara dari kekurangan penerimaan dana hasil produksi batu bara (</w:t>
      </w:r>
      <w:r w:rsidRPr="0065479A">
        <w:rPr>
          <w:i/>
        </w:rPr>
        <w:t>royalty</w:t>
      </w:r>
      <w:r>
        <w:t xml:space="preserve">) sebesar US$ 143,18 juta. Adapun kerugian negara dari kekurangan pembayaran pajak mencapai US$ 477,29 juta. (Sumber: </w:t>
      </w:r>
      <w:hyperlink r:id="rId5" w:history="1">
        <w:r w:rsidRPr="00A16091">
          <w:rPr>
            <w:rStyle w:val="Hyperlink"/>
          </w:rPr>
          <w:t>https://bisnis.tempo.co</w:t>
        </w:r>
      </w:hyperlink>
      <w:r>
        <w:t>).</w:t>
      </w:r>
    </w:p>
    <w:p w:rsidR="00326A57" w:rsidRDefault="00326A57" w:rsidP="00326A57">
      <w:pPr>
        <w:ind w:left="720" w:firstLine="720"/>
      </w:pPr>
      <w:r>
        <w:t xml:space="preserve">Fenomena lain yang terjadi terkait adanya praktik manajemen laba yaitu terjadi di PT Timah (Persero) Tbk. Ketua Ikatan Karyawan Timah (IKT) menilai direksi telah banyak melakukan kebohongan publik melalui media. Contohnya </w:t>
      </w:r>
      <w:r>
        <w:lastRenderedPageBreak/>
        <w:t xml:space="preserve">adalah pada press release laporan keuangan semester 1 (satu) tahun 2015 yang mengatakan bahwa kegiatan efisiensi dan strategi telah membuahkan kinerja yang positif. Padahal kenyataanya pada semester 1 (satu) PT Timah mengalami kerugian sebesar Rp 59 miliar. (Sumber: </w:t>
      </w:r>
      <w:hyperlink r:id="rId6" w:history="1">
        <w:r w:rsidRPr="00A16091">
          <w:rPr>
            <w:rStyle w:val="Hyperlink"/>
          </w:rPr>
          <w:t>http://economy.okezone.com</w:t>
        </w:r>
      </w:hyperlink>
      <w:r>
        <w:t xml:space="preserve">). </w:t>
      </w:r>
    </w:p>
    <w:p w:rsidR="00326A57" w:rsidRPr="009063A0" w:rsidRDefault="00326A57" w:rsidP="00326A57">
      <w:pPr>
        <w:ind w:left="720" w:firstLine="720"/>
      </w:pPr>
      <w:r>
        <w:t xml:space="preserve">Melihat fenomena yang sudah terjadi, dapat disimpulkan bahwa praktik manajemen laba dalam memanipulasi laporan keuangan bukanlah suatu hal yang baru. Tinggi nya tingkat persaingan di pasar mengakibatkan perusahaan berlomba-lomba menunjukkan kinerja yang baik dihadapan investor. Tidak peduli apakah cara yang digunakan diperbolehkan atau tidak. </w:t>
      </w:r>
    </w:p>
    <w:p w:rsidR="00326A57" w:rsidRDefault="00326A57" w:rsidP="00326A57">
      <w:pPr>
        <w:ind w:left="720" w:firstLine="720"/>
      </w:pPr>
      <w:r>
        <w:t xml:space="preserve">Penelitian mengenai manajemen laba telah banyak dijadikan sebagai objek penelitian dan faktor yang mempengaruhi manajemen laba telah banyak diuji oleh peneliti sebelumnya. Bedasarkan penelitian terdahulu, terdapat beberapa faktor yang mempengaruhi manajemen laba seperti faktor kinerja internal yang terdiri dari profitabilitas dan </w:t>
      </w:r>
      <w:r>
        <w:rPr>
          <w:i/>
        </w:rPr>
        <w:t>leverage</w:t>
      </w:r>
      <w:r>
        <w:t>, dan faktor pengawasan yang terdiri komite audit dan kepemilikan institusional.</w:t>
      </w:r>
    </w:p>
    <w:p w:rsidR="00326A57" w:rsidRDefault="00326A57" w:rsidP="00326A57">
      <w:pPr>
        <w:ind w:left="720" w:firstLine="720"/>
      </w:pPr>
      <w:r>
        <w:t xml:space="preserve">Profitabilitas adalah ukuran yang digunakan untuk menilai sejauh mana perusahaan mampu menghasilkan laba pada tingkat yang dapat diterima. </w:t>
      </w:r>
      <w:r w:rsidRPr="00864F0B">
        <w:t>Angka profitabilitas dinyatakan antara lain dalam angka laba sebelum atau sesudah pajak, </w:t>
      </w:r>
      <w:hyperlink r:id="rId7" w:tooltip="Laba investasi (halaman belum tersedia)" w:history="1">
        <w:r w:rsidRPr="00864F0B">
          <w:t>laba investasi</w:t>
        </w:r>
      </w:hyperlink>
      <w:r w:rsidRPr="00864F0B">
        <w:t>, </w:t>
      </w:r>
      <w:hyperlink r:id="rId8" w:tooltip="Pendapatan per saham (halaman belum tersedia)" w:history="1">
        <w:r w:rsidRPr="00864F0B">
          <w:t>pendapatan per saham</w:t>
        </w:r>
      </w:hyperlink>
      <w:r w:rsidRPr="00864F0B">
        <w:t>, dan </w:t>
      </w:r>
      <w:hyperlink r:id="rId9" w:tooltip="Laba penjualan (halaman belum tersedia)" w:history="1">
        <w:r w:rsidRPr="00864F0B">
          <w:t>laba penjualan</w:t>
        </w:r>
      </w:hyperlink>
      <w:r w:rsidRPr="00864F0B">
        <w:t>. Nilai profitabilitas menjadi norma ukuran bagi </w:t>
      </w:r>
      <w:hyperlink r:id="rId10" w:tooltip="Kesehatan perusahaan (halaman belum tersedia)" w:history="1">
        <w:r w:rsidRPr="00864F0B">
          <w:t>kesehatan perusahaan</w:t>
        </w:r>
      </w:hyperlink>
      <w:r>
        <w:t>, semakin tinggi rasio profitabilitas yang dimiliki, semakin efisien kinerja perusahaan tersebut dalam menghasilkan laba perusahaan</w:t>
      </w:r>
      <w:r w:rsidRPr="00864F0B">
        <w:t>.</w:t>
      </w:r>
      <w:r>
        <w:t xml:space="preserve">  Hasil penelitian yang dilakukan oleh  </w:t>
      </w:r>
      <w:r>
        <w:fldChar w:fldCharType="begin" w:fldLock="1"/>
      </w:r>
      <w:r>
        <w:instrText>ADDIN CSL_CITATION {"citationItems":[{"id":"ITEM-1","itemData":{"ISBN":"0821442422","abstract":"Penelitian ini bertujuan untuk menganalisis faktor-faktor yang mempengaruhi manajemen laba. Penelitian ini dilakukan di Bursa Efek Indonesia. Populasi dalam penelitian ini adalah perusahaan manufaktur yang terdaftar di Bursa Efek Indonesia (BEI) periode 2012-2015. Metode penentuan sampel dari penelitian ini adalah dengan cara purposive sampling sesuai dengan kriteria yang telah ditentukan dan diperoleh sampel sebanyak 51 perusahaan dengan periode pengamatan selama 4 tahun sehingga jumlah sampel 204. Teknik analisis yang digunakan adalah regresi linier berganda. Berdasarkan hasil penelitian menunjukkan bahwa kepemilikan manajerial dan kepemilikan institusional berpengaruh negatif dan signifikan pada manajemen laba, hal ini berarti semakin meningkatnya kepemilikan manajerial dan kepemilikan institusional maka semakin menurunnya tindakan manajemen laba, ukuran perusahaan, leverage, profitabilitas dan pertumbuhan penjualan berpengaruh positif dan signifikan pada manajemen laba, hal ini berarti semakin tinggi ukuran perusahaan, leverage, profitabilitas dan pertumbuhan penjualan maka semakin meningkatnya tindakan manajemen laba.","author":[{"dropping-particle":"","family":"Astari","given":"Anak Agung Mas Ratih","non-dropping-particle":"","parse-names":false,"suffix":""},{"dropping-particle":"","family":"Suryanawa","given":"I Ketut","non-dropping-particle":"","parse-names":false,"suffix":""}],"container-title":"E-Jurnal Akuntansi Universitas Udayana","id":"ITEM-1","issue":"No. 1","issued":{"date-parts":[["2017"]]},"title":"Faktor-Faktor yang Mempengaruhi Manajemen Laba","type":"article-journal","volume":"Vol. 20"},"uris":["http://www.mendeley.com/documents/?uuid=f5a3dce6-4593-4de3-b6e5-29dfd6cd866f"]}],"mendeley":{"formattedCitation":"(Astari &amp; Suryanawa, 2017)","manualFormatting":"Astari &amp; Suryanawa (2017)","plainTextFormattedCitation":"(Astari &amp; Suryanawa, 2017)","previouslyFormattedCitation":"(Astari &amp; Suryanawa, 2017)"},"properties":{"noteIndex":0},"schema":"https://github.com/citation-style-language/schema/raw/master/csl-citation.json"}</w:instrText>
      </w:r>
      <w:r>
        <w:fldChar w:fldCharType="separate"/>
      </w:r>
      <w:r>
        <w:rPr>
          <w:noProof/>
        </w:rPr>
        <w:t>Astari &amp; Suryanawa</w:t>
      </w:r>
      <w:r w:rsidRPr="006A2B3E">
        <w:rPr>
          <w:noProof/>
        </w:rPr>
        <w:t xml:space="preserve"> </w:t>
      </w:r>
      <w:r>
        <w:rPr>
          <w:noProof/>
        </w:rPr>
        <w:t>(</w:t>
      </w:r>
      <w:r w:rsidRPr="006A2B3E">
        <w:rPr>
          <w:noProof/>
        </w:rPr>
        <w:t>2017)</w:t>
      </w:r>
      <w:r>
        <w:fldChar w:fldCharType="end"/>
      </w:r>
      <w:r>
        <w:t xml:space="preserve"> mengatakan bahwa profitabilitas berpengaruh positif dan signifikan terhadap manajemen laba karena profitabilitas yang besar akan menarik minat investor, begitu </w:t>
      </w:r>
      <w:r>
        <w:lastRenderedPageBreak/>
        <w:t xml:space="preserve">juga sebaliknya. Oleh karena itu, profitabilitas dapat memotivasi manajemen untuk melakukan manajemen laba. Hasil penelitian tersebut sejalan dengan penelitian yang dilakukan oleh </w:t>
      </w:r>
      <w:r>
        <w:fldChar w:fldCharType="begin" w:fldLock="1"/>
      </w:r>
      <w:r>
        <w:instrText>ADDIN CSL_CITATION {"citationItems":[{"id":"ITEM-1","itemData":{"author":[{"dropping-particle":"","family":"Widyastuti","given":"Tri","non-dropping-particle":"","parse-names":false,"suffix":""}],"container-title":"Jurnal Maksi","id":"ITEM-1","issue":"No. 1","issued":{"date-parts":[["2009"]]},"title":"Pengaruh Struktur Kepemilikan dan Kinerja Keuangan terhadap Manajemen Laba","type":"article-journal","volume":"Vol. 9"},"uris":["http://www.mendeley.com/documents/?uuid=93449777-47e6-4ee0-8106-4fbb307d0e2e"]}],"mendeley":{"formattedCitation":"(Widyastuti, 2009)","manualFormatting":"Widyastuti (2009)","plainTextFormattedCitation":"(Widyastuti, 2009)","previouslyFormattedCitation":"(Widyastuti, 2009)"},"properties":{"noteIndex":0},"schema":"https://github.com/citation-style-language/schema/raw/master/csl-citation.json"}</w:instrText>
      </w:r>
      <w:r>
        <w:fldChar w:fldCharType="separate"/>
      </w:r>
      <w:r>
        <w:rPr>
          <w:noProof/>
        </w:rPr>
        <w:t>Widyastuti</w:t>
      </w:r>
      <w:r w:rsidRPr="00F169B7">
        <w:rPr>
          <w:noProof/>
        </w:rPr>
        <w:t xml:space="preserve"> </w:t>
      </w:r>
      <w:r>
        <w:rPr>
          <w:noProof/>
        </w:rPr>
        <w:t>(</w:t>
      </w:r>
      <w:r w:rsidRPr="00F169B7">
        <w:rPr>
          <w:noProof/>
        </w:rPr>
        <w:t>2009)</w:t>
      </w:r>
      <w:r>
        <w:fldChar w:fldCharType="end"/>
      </w:r>
      <w:r>
        <w:t xml:space="preserve">, </w:t>
      </w:r>
      <w:r>
        <w:fldChar w:fldCharType="begin" w:fldLock="1"/>
      </w:r>
      <w:r>
        <w:instrText>ADDIN CSL_CITATION {"citationItems":[{"id":"ITEM-1","itemData":{"ISSN":"2086-7603","abstract":"Penelitian ini menguji apakah terdapat pengaruh struktur kepemilikan institusional, terkonsentrasi, profitabilitas, dan ukuran perusahaan terhadap manajemen laba. Penelitian ini menggunakan 335 sampel perusahaan pada peri- ode 2012 dan 356 sampel perusahaan pada periode 2013 yang terdaftar di Bursa Efek Indonesia. Penelitian ini menggunakan metode analisis regresi multipel. Hasil menunjukkan bahwa kepemilikan institusional dan terkonsentrasi tidak memiliki pengaruh signifikan terhadap manajemen laba. Profitabilitas memiliki pengaruh positif signifikan terhadap manajemen laba, sementara ukuran peru- sahaan memiliki pengaruh negatif signifikan terhadap manajemen laba.","author":[{"dropping-particle":"","family":"Perwitasari","given":"Dian","non-dropping-particle":"","parse-names":false,"suffix":""}],"container-title":"Jurnal Akuntansi Multiparadigma","id":"ITEM-1","issue":"No. 3","issued":{"date-parts":[["2014"]]},"title":"Struktur Kepemilikan, Karakteristik Perusahaan, dan Manajemen Laba","type":"article-journal","volume":"Vol. 5"},"uris":["http://www.mendeley.com/documents/?uuid=c986dbf8-4615-4b98-b2df-acc44617311b"]}],"mendeley":{"formattedCitation":"(Perwitasari, 2014)","manualFormatting":"Perwitasari (2014)","plainTextFormattedCitation":"(Perwitasari, 2014)","previouslyFormattedCitation":"(Perwitasari, 2014)"},"properties":{"noteIndex":0},"schema":"https://github.com/citation-style-language/schema/raw/master/csl-citation.json"}</w:instrText>
      </w:r>
      <w:r>
        <w:fldChar w:fldCharType="separate"/>
      </w:r>
      <w:r>
        <w:rPr>
          <w:noProof/>
        </w:rPr>
        <w:t>Perwitasari</w:t>
      </w:r>
      <w:r w:rsidRPr="009E768F">
        <w:rPr>
          <w:noProof/>
        </w:rPr>
        <w:t xml:space="preserve"> </w:t>
      </w:r>
      <w:r>
        <w:rPr>
          <w:noProof/>
        </w:rPr>
        <w:t>(</w:t>
      </w:r>
      <w:r w:rsidRPr="009E768F">
        <w:rPr>
          <w:noProof/>
        </w:rPr>
        <w:t>2014)</w:t>
      </w:r>
      <w:r>
        <w:fldChar w:fldCharType="end"/>
      </w:r>
      <w:r>
        <w:t xml:space="preserve">. Tetapi, penelitian menurut </w:t>
      </w:r>
      <w:r>
        <w:fldChar w:fldCharType="begin" w:fldLock="1"/>
      </w:r>
      <w:r>
        <w:instrText>ADDIN CSL_CITATION {"citationItems":[{"id":"ITEM-1","itemData":{"author":[{"dropping-particle":"","family":"Triany Putri","given":"Ivany","non-dropping-particle":"","parse-names":false,"suffix":""},{"dropping-particle":"","family":"Haryetti","given":"","non-dropping-particle":"","parse-names":false,"suffix":""},{"dropping-particle":"","family":"Fathoni","given":"Ahmad Fauzan","non-dropping-particle":"","parse-names":false,"suffix":""}],"container-title":"Jurnal Online Mahasiswa Bidang Ilmu Ekonomi","id":"ITEM-1","issue":"No. 2","issued":{"date-parts":[["2014"]]},"title":"Pengaruh Asimetri Informasi, Ukuran Perusahaan, dan Profitabilitas Terhadap Manajemen Laba pada Perusahaan Manufaktur yang Terdaftar di BEI Periode 2009-2012","type":"article-journal","volume":"Vol. 1"},"uris":["http://www.mendeley.com/documents/?uuid=7bc65e0c-b9e3-4e53-81f4-b4414e9d4a72"]}],"mendeley":{"formattedCitation":"(Triany Putri, Haryetti, &amp; Fathoni, 2014)","manualFormatting":"Triany Putri, Haryetti, &amp; Fauzan Fathoni (2014)","plainTextFormattedCitation":"(Triany Putri, Haryetti, &amp; Fathoni, 2014)","previouslyFormattedCitation":"(Triany Putri, Haryetti, &amp; Fathoni, 2014)"},"properties":{"noteIndex":0},"schema":"https://github.com/citation-style-language/schema/raw/master/csl-citation.json"}</w:instrText>
      </w:r>
      <w:r>
        <w:fldChar w:fldCharType="separate"/>
      </w:r>
      <w:r w:rsidRPr="00991E77">
        <w:rPr>
          <w:noProof/>
        </w:rPr>
        <w:t>Triany Pu</w:t>
      </w:r>
      <w:r>
        <w:rPr>
          <w:noProof/>
        </w:rPr>
        <w:t>tri, Haryetti, &amp; Fauzan Fathoni</w:t>
      </w:r>
      <w:r w:rsidRPr="00991E77">
        <w:rPr>
          <w:noProof/>
        </w:rPr>
        <w:t xml:space="preserve"> </w:t>
      </w:r>
      <w:r>
        <w:rPr>
          <w:noProof/>
        </w:rPr>
        <w:t>(</w:t>
      </w:r>
      <w:r w:rsidRPr="00991E77">
        <w:rPr>
          <w:noProof/>
        </w:rPr>
        <w:t>2014)</w:t>
      </w:r>
      <w:r>
        <w:fldChar w:fldCharType="end"/>
      </w:r>
      <w:r>
        <w:t xml:space="preserve">, </w:t>
      </w:r>
      <w:r>
        <w:fldChar w:fldCharType="begin" w:fldLock="1"/>
      </w:r>
      <w:r>
        <w:instrText>ADDIN CSL_CITATION {"citationItems":[{"id":"ITEM-1","itemData":{"author":[{"dropping-particle":"","family":"Yodiawati Tala","given":"Olifia","non-dropping-particle":"","parse-names":false,"suffix":""},{"dropping-particle":"","family":"Pontoh","given":"Winston","non-dropping-particle":"","parse-names":false,"suffix":""}],"container-title":"jurnal riset dan akuntansi auditing","id":"ITEM-1","issue":"No. 1","issued":{"date-parts":[["2012"]]},"title":"Pengaruh Profitabilitas, Leverage, Kepemilikan Manajerial terhadap Manajemen Laba pada Perusahaan Manufaktur di Bursa Efek Indonesia Periode 2007-2010","type":"article-journal","volume":"Vol. 3"},"uris":["http://www.mendeley.com/documents/?uuid=7d264a76-ba71-4fc8-a913-d74575f06c71"]}],"mendeley":{"formattedCitation":"(Yodiawati Tala &amp; Pontoh, 2012)","manualFormatting":"Yodiawati Tala &amp; Pontoh (2012)","plainTextFormattedCitation":"(Yodiawati Tala &amp; Pontoh, 2012)","previouslyFormattedCitation":"(Yodiawati Tala &amp; Pontoh, 2012)"},"properties":{"noteIndex":0},"schema":"https://github.com/citation-style-language/schema/raw/master/csl-citation.json"}</w:instrText>
      </w:r>
      <w:r>
        <w:fldChar w:fldCharType="separate"/>
      </w:r>
      <w:r>
        <w:rPr>
          <w:noProof/>
        </w:rPr>
        <w:t>Yodiawati Tala &amp; Pontoh</w:t>
      </w:r>
      <w:r w:rsidRPr="00A11D10">
        <w:rPr>
          <w:noProof/>
        </w:rPr>
        <w:t xml:space="preserve"> </w:t>
      </w:r>
      <w:r>
        <w:rPr>
          <w:noProof/>
        </w:rPr>
        <w:t>(</w:t>
      </w:r>
      <w:r w:rsidRPr="00A11D10">
        <w:rPr>
          <w:noProof/>
        </w:rPr>
        <w:t>2012)</w:t>
      </w:r>
      <w:r>
        <w:fldChar w:fldCharType="end"/>
      </w:r>
      <w:r>
        <w:t xml:space="preserve"> profitabilitas tidak memiliki pengaruh terhadap manajemen laba.</w:t>
      </w:r>
    </w:p>
    <w:p w:rsidR="00326A57" w:rsidRDefault="00326A57" w:rsidP="00326A57">
      <w:pPr>
        <w:ind w:left="720" w:firstLine="720"/>
      </w:pPr>
      <w:r>
        <w:t>Leverage merupakan tingkat sekuritas dengan hutang yang digunakan dalam permodalan perusahaan.</w:t>
      </w:r>
      <w:r>
        <w:rPr>
          <w:i/>
        </w:rPr>
        <w:t xml:space="preserve"> Leverage </w:t>
      </w:r>
      <w:r>
        <w:t xml:space="preserve">mengukur seberapa besar perusahaan dibiayai dengan utang. Menurut </w:t>
      </w:r>
      <w:r>
        <w:fldChar w:fldCharType="begin" w:fldLock="1"/>
      </w:r>
      <w:r>
        <w:instrText>ADDIN CSL_CITATION {"citationItems":[{"id":"ITEM-1","itemData":{"ISBN":"978-1618531049","ISSN":"1041-1135","author":[{"dropping-particle":"","family":"Wahlen","given":"James M.","non-dropping-particle":"","parse-names":false,"suffix":""},{"dropping-particle":"","family":"Baginski","given":"Stephen P.","non-dropping-particle":"","parse-names":false,"suffix":""},{"dropping-particle":"","family":"Bradshaw","given":"Mark T.","non-dropping-particle":"","parse-names":false,"suffix":""}],"edition":"8e","id":"ITEM-1","issued":{"date-parts":[["2015"]]},"publisher":"Boston : Cengage Learning","title":"Financial Statement Analysis and Valuation","type":"book"},"uris":["http://www.mendeley.com/documents/?uuid=8bd0edac-c094-4fe3-a265-b2e54da1f643"]}],"mendeley":{"formattedCitation":"(Wahlen, Baginski, &amp; Bradshaw, 2015)","manualFormatting":"Wahlen, Baginski, &amp; Bradshaw, 2015:361)","plainTextFormattedCitation":"(Wahlen, Baginski, &amp; Bradshaw, 2015)","previouslyFormattedCitation":"(Wahlen, Baginski, &amp; Bradshaw, 2015)"},"properties":{"noteIndex":0},"schema":"https://github.com/citation-style-language/schema/raw/master/csl-citation.json"}</w:instrText>
      </w:r>
      <w:r>
        <w:fldChar w:fldCharType="separate"/>
      </w:r>
      <w:r w:rsidRPr="00D42CB9">
        <w:rPr>
          <w:noProof/>
        </w:rPr>
        <w:t>Wahlen, Baginski, &amp; Bradshaw, 2015</w:t>
      </w:r>
      <w:r>
        <w:rPr>
          <w:noProof/>
        </w:rPr>
        <w:t>:361</w:t>
      </w:r>
      <w:r w:rsidRPr="00D42CB9">
        <w:rPr>
          <w:noProof/>
        </w:rPr>
        <w:t>)</w:t>
      </w:r>
      <w:r>
        <w:fldChar w:fldCharType="end"/>
      </w:r>
      <w:r>
        <w:t xml:space="preserve">, semakin besar perusahaan dibiayai dengan utang, maka semakin besar resiko perusahaan gagal melunasi utangnya. Penelitian yang dilakukan </w:t>
      </w:r>
      <w:r>
        <w:fldChar w:fldCharType="begin" w:fldLock="1"/>
      </w:r>
      <w:r>
        <w:instrText>ADDIN CSL_CITATION {"citationItems":[{"id":"ITEM-1","itemData":{"ISBN":"0821442422","abstract":"Penelitian ini bertujuan untuk menganalisis faktor-faktor yang mempengaruhi manajemen laba. Penelitian ini dilakukan di Bursa Efek Indonesia. Populasi dalam penelitian ini adalah perusahaan manufaktur yang terdaftar di Bursa Efek Indonesia (BEI) periode 2012-2015. Metode penentuan sampel dari penelitian ini adalah dengan cara purposive sampling sesuai dengan kriteria yang telah ditentukan dan diperoleh sampel sebanyak 51 perusahaan dengan periode pengamatan selama 4 tahun sehingga jumlah sampel 204. Teknik analisis yang digunakan adalah regresi linier berganda. Berdasarkan hasil penelitian menunjukkan bahwa kepemilikan manajerial dan kepemilikan institusional berpengaruh negatif dan signifikan pada manajemen laba, hal ini berarti semakin meningkatnya kepemilikan manajerial dan kepemilikan institusional maka semakin menurunnya tindakan manajemen laba, ukuran perusahaan, leverage, profitabilitas dan pertumbuhan penjualan berpengaruh positif dan signifikan pada manajemen laba, hal ini berarti semakin tinggi ukuran perusahaan, leverage, profitabilitas dan pertumbuhan penjualan maka semakin meningkatnya tindakan manajemen laba.","author":[{"dropping-particle":"","family":"Astari","given":"Anak Agung Mas Ratih","non-dropping-particle":"","parse-names":false,"suffix":""},{"dropping-particle":"","family":"Suryanawa","given":"I Ketut","non-dropping-particle":"","parse-names":false,"suffix":""}],"container-title":"E-Jurnal Akuntansi Universitas Udayana","id":"ITEM-1","issue":"No. 1","issued":{"date-parts":[["2017"]]},"title":"Faktor-Faktor yang Mempengaruhi Manajemen Laba","type":"article-journal","volume":"Vol. 20"},"uris":["http://www.mendeley.com/documents/?uuid=f5a3dce6-4593-4de3-b6e5-29dfd6cd866f"]}],"mendeley":{"formattedCitation":"(Astari &amp; Suryanawa, 2017)","manualFormatting":"Astari &amp; Suryanawa (2017)","plainTextFormattedCitation":"(Astari &amp; Suryanawa, 2017)","previouslyFormattedCitation":"(Astari &amp; Suryanawa, 2017)"},"properties":{"noteIndex":0},"schema":"https://github.com/citation-style-language/schema/raw/master/csl-citation.json"}</w:instrText>
      </w:r>
      <w:r>
        <w:fldChar w:fldCharType="separate"/>
      </w:r>
      <w:r>
        <w:rPr>
          <w:noProof/>
        </w:rPr>
        <w:t>Astari &amp; Suryanawa</w:t>
      </w:r>
      <w:r w:rsidRPr="006A2B3E">
        <w:rPr>
          <w:noProof/>
        </w:rPr>
        <w:t xml:space="preserve"> </w:t>
      </w:r>
      <w:r>
        <w:rPr>
          <w:noProof/>
        </w:rPr>
        <w:t>(</w:t>
      </w:r>
      <w:r w:rsidRPr="006A2B3E">
        <w:rPr>
          <w:noProof/>
        </w:rPr>
        <w:t>2017)</w:t>
      </w:r>
      <w:r>
        <w:fldChar w:fldCharType="end"/>
      </w:r>
      <w:r>
        <w:t xml:space="preserve">  mengatakan bahwa </w:t>
      </w:r>
      <w:r>
        <w:rPr>
          <w:i/>
        </w:rPr>
        <w:t>leverage</w:t>
      </w:r>
      <w:r>
        <w:t xml:space="preserve"> berpengaruh terhadap manajemen laba, yang artinya semakin tinggi atau rendah tingkat </w:t>
      </w:r>
      <w:r>
        <w:rPr>
          <w:i/>
        </w:rPr>
        <w:t>leverage</w:t>
      </w:r>
      <w:r>
        <w:t xml:space="preserve"> perusahaan, maka semakin meningkat atau menurunnya tindakan manajemen laba yang akan dilakukan karena rasio </w:t>
      </w:r>
      <w:r>
        <w:rPr>
          <w:i/>
        </w:rPr>
        <w:t>leverage</w:t>
      </w:r>
      <w:r>
        <w:t xml:space="preserve"> mempengaruhi dampak resiko yang akan terjadi. Jadi jika semakin kecil rasio </w:t>
      </w:r>
      <w:r>
        <w:rPr>
          <w:i/>
        </w:rPr>
        <w:t>leverage</w:t>
      </w:r>
      <w:r>
        <w:t xml:space="preserve">, maka semakin kecil resikonya, begitu juga sebaliknya. Oleh karena itu, perusahaan yang mempunyai rasio </w:t>
      </w:r>
      <w:r>
        <w:rPr>
          <w:i/>
        </w:rPr>
        <w:t>leverage</w:t>
      </w:r>
      <w:r>
        <w:t xml:space="preserve"> tinggi cenderung akan melakukan praktik manajemen laba karena terancam tidak bisa membayar hutang dengan tepat waktu dan juga untuk menyakinkan kreditur untuk meminjamkan dana nya kepada perusahaan.  Hal ini sejalan dengan penelitian yang dilakukan oleh </w:t>
      </w:r>
      <w:r>
        <w:fldChar w:fldCharType="begin" w:fldLock="1"/>
      </w:r>
      <w:r>
        <w:instrText>ADDIN CSL_CITATION {"citationItems":[{"id":"ITEM-1","itemData":{"ISSN":"1979-6862","abstract":"Financial report are one of the measurement for company achivement and income is the easiest and one of the most usefull kriteria for company performance. One alternative to make financial report look good for investor, usually company use income smoothing for window dressing. Using 219 company in Indonesian stock exchange at 2008, we can assume that size of the company, leverage, accounting public, and operating cash flow are the significant variabel to make manajemen create income smoothing. We can concluded, with good control, owners can push manajemen to create financial report more transparant.","author":[{"dropping-particle":"","family":"Nanok S.","given":"Yanuar","non-dropping-particle":"","parse-names":false,"suffix":""},{"dropping-particle":"","family":"Natasya","given":"","non-dropping-particle":"","parse-names":false,"suffix":""},{"dropping-particle":"","family":"Widadi","given":"Brigitta Azaria","non-dropping-particle":"","parse-names":false,"suffix":""}],"container-title":"Journal of Applied Finance and Accounting","id":"ITEM-1","issue":"No. 1","issued":{"date-parts":[["2008"]]},"title":"Faktor-Faktor Yang Mempengaruhi Manajemen Laba Perusahaan Publik Di Indonesia Pada Tahun 2008","type":"article-journal","volume":"Vol. 3"},"uris":["http://www.mendeley.com/documents/?uuid=31c04742-afa6-41f9-b56e-978e87eb23e1"]}],"mendeley":{"formattedCitation":"(Nanok S., Natasya, &amp; Widadi, 2008)","manualFormatting":"Nanok S., Natasya, &amp; Widadi (2008)","plainTextFormattedCitation":"(Nanok S., Natasya, &amp; Widadi, 2008)","previouslyFormattedCitation":"(Nanok S., Natasya, &amp; Widadi, 2008)"},"properties":{"noteIndex":0},"schema":"https://github.com/citation-style-language/schema/raw/master/csl-citation.json"}</w:instrText>
      </w:r>
      <w:r>
        <w:fldChar w:fldCharType="separate"/>
      </w:r>
      <w:r>
        <w:rPr>
          <w:noProof/>
        </w:rPr>
        <w:t>Nanok S., Natasya, &amp; Widadi</w:t>
      </w:r>
      <w:r w:rsidRPr="00531443">
        <w:rPr>
          <w:noProof/>
        </w:rPr>
        <w:t xml:space="preserve"> </w:t>
      </w:r>
      <w:r>
        <w:rPr>
          <w:noProof/>
        </w:rPr>
        <w:t>(</w:t>
      </w:r>
      <w:r w:rsidRPr="00531443">
        <w:rPr>
          <w:noProof/>
        </w:rPr>
        <w:t>2008)</w:t>
      </w:r>
      <w:r>
        <w:fldChar w:fldCharType="end"/>
      </w:r>
      <w:r>
        <w:t xml:space="preserve"> dan </w:t>
      </w:r>
      <w:r>
        <w:fldChar w:fldCharType="begin" w:fldLock="1"/>
      </w:r>
      <w:r>
        <w:instrText>ADDIN CSL_CITATION {"citationItems":[{"id":"ITEM-1","itemData":{"ISBN":"1529-2401 (Electronic)\\r0270-6474 (Linking)","ISSN":"1411-0288","PMID":"15872107","abstract":"The aim of this research is to provide empirical evidence on the impact of good corporate governance, free cash flow, and leverage ratio on earnings management. Good corporate governance is measured by audit committee’s size, the proportion of independent commissioners, institutional ownership, and managerial ownership. Discretionary accrual is the proxy of earning management. This research used 14 textile companies listed in Indonesia Stock Exchange, selected using purposive sampling method, during the research period 2007-2011. Data were analyzed using multiple regression method. Based on the result of analysis concluded that all components of good corporate governance (audit committee’s size, the proportion of independent commissioners, institutional ownership, and managerial ownership), have no significant effect on earnings management, while leverage ratio has a significant effect on earnings management, and free cash flow has a negative and significant effect on earnings management. It means that companies with high free cash flow will restrict the practice of earnings management.","author":[{"dropping-particle":"","family":"Agustia","given":"Dian","non-dropping-particle":"","parse-names":false,"suffix":""}],"container-title":"Jurnal Akuntansi dan Keuangan","id":"ITEM-1","issue":"No. 1","issued":{"date-parts":[["2013"]]},"title":"Pengaruh Faktor Good Corporate Governance, Free Cash Flow, dan Leverage Terhadap Manajemen Laba","type":"article-journal","volume":"Vol. 15"},"uris":["http://www.mendeley.com/documents/?uuid=51f3a17f-7b84-410d-bf87-40ceee1f3ccd"]}],"mendeley":{"formattedCitation":"(Agustia, 2013)","manualFormatting":"Agustia (2013)","plainTextFormattedCitation":"(Agustia, 2013)","previouslyFormattedCitation":"(Agustia, 2013)"},"properties":{"noteIndex":0},"schema":"https://github.com/citation-style-language/schema/raw/master/csl-citation.json"}</w:instrText>
      </w:r>
      <w:r>
        <w:fldChar w:fldCharType="separate"/>
      </w:r>
      <w:r>
        <w:rPr>
          <w:noProof/>
        </w:rPr>
        <w:t>Agustia</w:t>
      </w:r>
      <w:r w:rsidRPr="00F66DC4">
        <w:rPr>
          <w:noProof/>
        </w:rPr>
        <w:t xml:space="preserve"> </w:t>
      </w:r>
      <w:r>
        <w:rPr>
          <w:noProof/>
        </w:rPr>
        <w:t>(</w:t>
      </w:r>
      <w:r w:rsidRPr="00F66DC4">
        <w:rPr>
          <w:noProof/>
        </w:rPr>
        <w:t>2013)</w:t>
      </w:r>
      <w:r>
        <w:fldChar w:fldCharType="end"/>
      </w:r>
      <w:r>
        <w:t xml:space="preserve"> yang mengatakan bahwa </w:t>
      </w:r>
      <w:r>
        <w:rPr>
          <w:i/>
        </w:rPr>
        <w:t>leverage</w:t>
      </w:r>
      <w:r>
        <w:t xml:space="preserve"> perusahaan mempengaruhi manajemen laba. Tetapi hal ini bertolak belakang dengan penelitian yang dilakukan oleh </w:t>
      </w:r>
      <w:r>
        <w:fldChar w:fldCharType="begin" w:fldLock="1"/>
      </w:r>
      <w:r>
        <w:instrText>ADDIN CSL_CITATION {"citationItems":[{"id":"ITEM-1","itemData":{"ISBN":"9780749463854","ISSN":"2549-7650","PMID":"23270489","abstract":"The aims of the research are to find out (1) influence of corporate governance which is are categorized into managerial ownership, institutional ownership, board size, board composition of independent commissioners, and audit committees on earnings management, (2) influence of firm size on earnings management, (3) influence of leverage on earnings management. This study drew 28 samples from manufacturing companies listed in Indonesia Stock Exchange with a purposive sampling technique. The research data was collected from annual reports within a period 2006 to 2009 of the Capital Market Reference Centre of Indonesian Stock Exchange. The method of analysis was multiple linear regressions. The results of the study indicated that (1) corporate governance with managerial ownership, board composition of independent commissioners, and audit committee had significant negative influence on earnings management, while institutional ownership and board size had significant positive influence on earnings management, (2) firm size had significant negative influence on earnings management, (3) leverage had not significant influence on earnings management.","author":[{"dropping-particle":"","family":"Jao","given":"Robert","non-dropping-particle":"","parse-names":false,"suffix":""},{"dropping-particle":"","family":"Pagalung","given":"Gagaring","non-dropping-particle":"","parse-names":false,"suffix":""}],"container-title":"Jurnal Akuntansi &amp; Auditing","id":"ITEM-1","issue":"No. 1","issued":{"date-parts":[["2011"]]},"title":"CORPORATE GOVERNANCE, UKURAN PERUSAHAAN, DAN LEVERAGE TERHADAP MANAJEMEN LABA PERUSAHAAN MANUFAKTUR INDONESIA","type":"article-journal","volume":"Vol. 8"},"uris":["http://www.mendeley.com/documents/?uuid=1f3c1d67-16e4-4849-b8ac-6a677234407a"]}],"mendeley":{"formattedCitation":"(Jao &amp; Pagalung, 2011)","manualFormatting":"Jao &amp; Pagalung (2011)","plainTextFormattedCitation":"(Jao &amp; Pagalung, 2011)","previouslyFormattedCitation":"(Jao &amp; Pagalung, 2011)"},"properties":{"noteIndex":0},"schema":"https://github.com/citation-style-language/schema/raw/master/csl-citation.json"}</w:instrText>
      </w:r>
      <w:r>
        <w:fldChar w:fldCharType="separate"/>
      </w:r>
      <w:r>
        <w:rPr>
          <w:noProof/>
        </w:rPr>
        <w:t>Jao &amp; Pagalung</w:t>
      </w:r>
      <w:r w:rsidRPr="002F4319">
        <w:rPr>
          <w:noProof/>
        </w:rPr>
        <w:t xml:space="preserve"> </w:t>
      </w:r>
      <w:r>
        <w:rPr>
          <w:noProof/>
        </w:rPr>
        <w:t>(</w:t>
      </w:r>
      <w:r w:rsidRPr="002F4319">
        <w:rPr>
          <w:noProof/>
        </w:rPr>
        <w:t>2011)</w:t>
      </w:r>
      <w:r>
        <w:fldChar w:fldCharType="end"/>
      </w:r>
      <w:r>
        <w:t xml:space="preserve">, </w:t>
      </w:r>
      <w:r>
        <w:fldChar w:fldCharType="begin" w:fldLock="1"/>
      </w:r>
      <w:r>
        <w:instrText>ADDIN CSL_CITATION {"citationItems":[{"id":"ITEM-1","itemData":{"abstract":"Perilaku manajemen laba selalu diasosiasikan dengan perilaku yang negatif karena manajemen laba menyebabkan tampilan informasi keuangan tidak terceminkan keadaan yang sebenarnya. Penelitian ini bertujuan untuk menganalisis pengaruh kepemilikan institusional, dewan komisaris, presentasi saham publik, komite audit, laverage secara simultan dan parsial terhadap manajemen laba. Populasi yang akan diambil dalam penelitian ini adalah semua perusahaan manufaktur yang terdaftar di Bursa Efek Indonesia (BEI) periode tahun 2008-2013. Sampel dengan menggunakan metode purposive sampling. Metode pengumpulan data adalah dengan metode dokumentasi. Pengujian hipotesis dengan menggunakan analisis regresi linier berganda. Berdasarkan hasil analisis menunjukkan bahwa (1) secara parsial tidak terdapat pengaruh antara kepemilikan institusional, dewan komisaris independen, laverage terhadap manajemen laba. Namun terdapat pengaruh antara persentase saham publik,komite audit secara parsial terhadap manajemen laba pada perusahaan manufaktur yang terdaftar di Bursa Efek Indonesia Periode 2008-2013. (2) Secara simultan terdapat pengaruh antara kepemilikan institusional, dewan komisaris, persentase saham publik, komite audit, leverage terhadap manajemen laba pada perusahaan manufaktur yang terdaftar di Bursa Efek Indonesia Periode 2008-2013. (3) Pengaruh paling dominan terhadap manajemen laba pada perusahaan manufaktur yang terdaftar di Bursa Efek Indonesia Periode 2008-2013 adalah variabel presentase saham publik.","author":[{"dropping-particle":"","family":"Suriyani","given":"Putu Putri","non-dropping-particle":"","parse-names":false,"suffix":""},{"dropping-particle":"","family":"Yuniarta","given":"Gede Adi","non-dropping-particle":"","parse-names":false,"suffix":""},{"dropping-particle":"","family":"Wikrama","given":"Ananta","non-dropping-particle":"","parse-names":false,"suffix":""}],"container-title":"e-journal S1 Ak Universitas Pendidikan Ganesha","id":"ITEM-1","issue":"No. 1","issued":{"date-parts":[["2015"]]},"title":"Faktor yang Mempengaruhi Manajemen Laba (Studi Empiris pada Perusahaan Manufaktur yang Terdaftar di BEI Periode Tahun 2008-2013)","type":"article-journal","volume":"Vol. 3"},"uris":["http://www.mendeley.com/documents/?uuid=c4807cb3-4a80-4de0-9f08-2cf59412bb5f"]}],"mendeley":{"formattedCitation":"(Suriyani, Yuniarta, &amp; Wikrama, 2015)","manualFormatting":"Suriyani, Yuniarta, &amp; Wikrama (2015)","plainTextFormattedCitation":"(Suriyani, Yuniarta, &amp; Wikrama, 2015)","previouslyFormattedCitation":"(Suriyani, Yuniarta, &amp; Wikrama, 2015)"},"properties":{"noteIndex":0},"schema":"https://github.com/citation-style-language/schema/raw/master/csl-citation.json"}</w:instrText>
      </w:r>
      <w:r>
        <w:fldChar w:fldCharType="separate"/>
      </w:r>
      <w:r>
        <w:rPr>
          <w:noProof/>
        </w:rPr>
        <w:t>Suriyani, Yuniarta, &amp; Wikrama</w:t>
      </w:r>
      <w:r w:rsidRPr="00051901">
        <w:rPr>
          <w:noProof/>
        </w:rPr>
        <w:t xml:space="preserve"> </w:t>
      </w:r>
      <w:r>
        <w:rPr>
          <w:noProof/>
        </w:rPr>
        <w:t>(</w:t>
      </w:r>
      <w:r w:rsidRPr="00051901">
        <w:rPr>
          <w:noProof/>
        </w:rPr>
        <w:t>2015)</w:t>
      </w:r>
      <w:r>
        <w:fldChar w:fldCharType="end"/>
      </w:r>
      <w:r>
        <w:t xml:space="preserve"> yang mengatakan bahwa </w:t>
      </w:r>
      <w:r>
        <w:rPr>
          <w:i/>
        </w:rPr>
        <w:t xml:space="preserve">leverage </w:t>
      </w:r>
      <w:r>
        <w:t>tidak berpengaruh terhadap manajemen laba.</w:t>
      </w:r>
    </w:p>
    <w:p w:rsidR="00326A57" w:rsidRDefault="00326A57" w:rsidP="00326A57">
      <w:pPr>
        <w:ind w:left="720" w:firstLine="720"/>
      </w:pPr>
      <w:r>
        <w:lastRenderedPageBreak/>
        <w:t xml:space="preserve">Dalam </w:t>
      </w:r>
      <w:r>
        <w:fldChar w:fldCharType="begin" w:fldLock="1"/>
      </w:r>
      <w:r>
        <w:instrText>ADDIN CSL_CITATION {"citationItems":[{"id":"ITEM-1","itemData":{"author":[{"dropping-particle":"","family":"Keputusan Ketua Bapepam Nomor: Kep-643/BL/2012","given":"","non-dropping-particle":"","parse-names":false,"suffix":""}],"id":"ITEM-1","issued":{"date-parts":[["2012"]]},"title":"KEPUTUSAN KETUA BADAN PENGAWAS PASAR MODAL DAN LEMBAGA KEUANGAN NOMOR: KEP-643/BL/2012","type":"article-journal"},"uris":["http://www.mendeley.com/documents/?uuid=ae7e8d7a-ba44-44db-9f77-544c9b8c5a0d"]}],"mendeley":{"formattedCitation":"(Keputusan Ketua Bapepam Nomor: Kep-643/BL/2012, 2012)","manualFormatting":"Keputusan Ketua Bapepam Nomor: Kep-643/BL/2012, ","plainTextFormattedCitation":"(Keputusan Ketua Bapepam Nomor: Kep-643/BL/2012, 2012)","previouslyFormattedCitation":"(Keputusan Ketua Bapepam Nomor: Kep-643/BL/2012, 2012)"},"properties":{"noteIndex":0},"schema":"https://github.com/citation-style-language/schema/raw/master/csl-citation.json"}</w:instrText>
      </w:r>
      <w:r>
        <w:fldChar w:fldCharType="separate"/>
      </w:r>
      <w:r w:rsidRPr="004B504A">
        <w:rPr>
          <w:noProof/>
        </w:rPr>
        <w:t xml:space="preserve">Keputusan Ketua Bapepam Nomor: Kep-643/BL/2012, </w:t>
      </w:r>
      <w:r>
        <w:fldChar w:fldCharType="end"/>
      </w:r>
      <w:r>
        <w:t xml:space="preserve"> </w:t>
      </w:r>
      <w:r w:rsidRPr="00402312">
        <w:t xml:space="preserve">menyatakan bahwa Komite Audit adalah komite yang dibentuk </w:t>
      </w:r>
      <w:r w:rsidRPr="004B504A">
        <w:t>oleh dan bertanggung jawab kepada Dewan Komisaris dalam membantu melaksanakan tugas dan fungsi Dewan Komisaris.</w:t>
      </w:r>
      <w:r w:rsidRPr="00402312">
        <w:t>. </w:t>
      </w:r>
      <w:r>
        <w:t xml:space="preserve">Pada umumnya, tujuan Komite Audit adalah untuk membantu Dewan Komisaris dan Dewan Pengawas dalam memastikan efektivitas sistem pengendalian intern dan efektivitas pelaksanaan tugas auditor internal dan eksternal. Hasil penelitian yang dilakukan oleh </w:t>
      </w:r>
      <w:r>
        <w:fldChar w:fldCharType="begin" w:fldLock="1"/>
      </w:r>
      <w:r>
        <w:instrText>ADDIN CSL_CITATION {"citationItems":[{"id":"ITEM-1","itemData":{"abstract":"Earnings management by the new CEO can be reduced with the implementation of good corporate governance, in particular through the supervision of the board of commissioners and the audit committee. This study aims to provide empirical evidence about the influence of proportion of independent board of commissioners and audit committee, financial expertise and activity to earnings management by the new CEO. This study was done at the manufacturing companies listed in Indonesia Stock Exchange that do CEO turnover at the period 2008-2012, with a total sample of 36 companies taken with purposive sampling. Based on the results of data analysis by using multiple linear regression, the study found negative influence from the proportion of independent board of commissioners and audit committee to earnings management by the new CEO. Financial expertise and activity of the board of commissioners and audit committee of proven does not give influence over earnings management.","author":[{"dropping-particle":"","family":"Sirait","given":"Christine Priskayani H","non-dropping-particle":"","parse-names":false,"suffix":""},{"dropping-particle":"","family":"Yasa","given":"Gerianta Wirawan","non-dropping-particle":"","parse-names":false,"suffix":""}],"container-title":"E-Journal Akuntansi Universitas Udayana","id":"ITEM-1","issue":"No. 3","issued":{"date-parts":[["2015"]]},"title":"Pengaruh Corporate Governance Terhadap Manajemen Laba Oleh CEO Baru","type":"article-journal","volume":"Vol. 10"},"uris":["http://www.mendeley.com/documents/?uuid=8cef9fe5-9d31-4522-a228-20ffcb7145d7"]}],"mendeley":{"formattedCitation":"(Sirait &amp; Yasa, 2015)","manualFormatting":"Sirait &amp; Yasa (2015)","plainTextFormattedCitation":"(Sirait &amp; Yasa, 2015)","previouslyFormattedCitation":"(Sirait &amp; Yasa, 2015)"},"properties":{"noteIndex":0},"schema":"https://github.com/citation-style-language/schema/raw/master/csl-citation.json"}</w:instrText>
      </w:r>
      <w:r>
        <w:fldChar w:fldCharType="separate"/>
      </w:r>
      <w:r>
        <w:rPr>
          <w:noProof/>
        </w:rPr>
        <w:t>Sirait &amp; Yasa</w:t>
      </w:r>
      <w:r w:rsidRPr="00063A55">
        <w:rPr>
          <w:noProof/>
        </w:rPr>
        <w:t xml:space="preserve"> </w:t>
      </w:r>
      <w:r>
        <w:rPr>
          <w:noProof/>
        </w:rPr>
        <w:t>(</w:t>
      </w:r>
      <w:r w:rsidRPr="00063A55">
        <w:rPr>
          <w:noProof/>
        </w:rPr>
        <w:t>2015)</w:t>
      </w:r>
      <w:r>
        <w:fldChar w:fldCharType="end"/>
      </w:r>
      <w:r>
        <w:t xml:space="preserve">, dan </w:t>
      </w:r>
      <w:r>
        <w:fldChar w:fldCharType="begin" w:fldLock="1"/>
      </w:r>
      <w:r>
        <w:instrText>ADDIN CSL_CITATION {"citationItems":[{"id":"ITEM-1","itemData":{"ISBN":"9786021712955","ISSN":"1411-0288","abstract":"Penelitian ini bertujuan untuk mengetahui secara empiris pengaruh good corporate governance terhadap manajemen laba. Good corporate governance diproksikan dengan komite audit,komisaris independen, kepemilikan institusional, dan kepemilikan manajerial. Variabel dependen dalam penelitian ini adalah manajemen laba yang diukur dengan discretionary accrual. Penelitian ini menggunakan 22 sampel perusahaan manufaktur yang terdaftar di Bursa Efek Indonesia pada periode 2013-2014. Metode analisis data pada penelitian ini adalah analisis regresi setelah dilakukan pengujian asumsi klasik. Hasil penelitian ini menunjukkan bahwa komite audit berpengaruh negatif , komisaris independen, dan kepemilikan institusional berpengaruh negatif dan signifikan terhadap manajemen laba. Sedangkan kepemilikan manajerial berpengaruh positif dan signifikan terhadap manajemen laba. Penelitian berikutnya dapat menambah ukuran perusahan sebagai variabel independen karena perusahaan yang besar lebih diperhatikan oleh masyarakat sehingga mereka akan lebih berhati-hati dalam melakukan pelaporan keuangan dan melaporkan kondisinya lebih akurat. Dan juga menambahkan kualitas audit sebagai variabel independen karena kualitas audit yang tinggi memungkinkan terhindar dari praktik manajemen laba yang dilakukan manajer, dan kualitas audit yang rendah memungkinkan manajer melakukan manajemen laba.","author":[{"dropping-particle":"","family":"Yulita Abdillah","given":"Selvy","non-dropping-particle":"","parse-names":false,"suffix":""},{"dropping-particle":"","family":"Susilawati","given":"R. Anastasia Endang","non-dropping-particle":"","parse-names":false,"suffix":""},{"dropping-particle":"","family":"Purwanto","given":"Nanang","non-dropping-particle":"","parse-names":false,"suffix":""}],"container-title":"Journal Riset Mahasiswa Akuntansi (JRMA)","id":"ITEM-1","issued":{"date-parts":[["2015"]]},"title":"Pengaruh Good Corporate Governance Pada Manajemen Laba","type":"article-journal"},"uris":["http://www.mendeley.com/documents/?uuid=a7138e3e-e614-453b-9165-152741791751"]}],"mendeley":{"formattedCitation":"(Yulita Abdillah, Susilawati, &amp; Purwanto, 2015)","manualFormatting":"Yulita Abdillah, Susilawati, &amp; Purwanto (2015)","plainTextFormattedCitation":"(Yulita Abdillah, Susilawati, &amp; Purwanto, 2015)","previouslyFormattedCitation":"(Yulita Abdillah, Susilawati, &amp; Purwanto, 2015)"},"properties":{"noteIndex":0},"schema":"https://github.com/citation-style-language/schema/raw/master/csl-citation.json"}</w:instrText>
      </w:r>
      <w:r>
        <w:fldChar w:fldCharType="separate"/>
      </w:r>
      <w:r w:rsidRPr="00063A55">
        <w:rPr>
          <w:noProof/>
        </w:rPr>
        <w:t>Yulita A</w:t>
      </w:r>
      <w:r>
        <w:rPr>
          <w:noProof/>
        </w:rPr>
        <w:t>bdillah, Susilawati, &amp; Purwanto</w:t>
      </w:r>
      <w:r w:rsidRPr="00063A55">
        <w:rPr>
          <w:noProof/>
        </w:rPr>
        <w:t xml:space="preserve"> </w:t>
      </w:r>
      <w:r>
        <w:rPr>
          <w:noProof/>
        </w:rPr>
        <w:t>(</w:t>
      </w:r>
      <w:r w:rsidRPr="00063A55">
        <w:rPr>
          <w:noProof/>
        </w:rPr>
        <w:t>2015)</w:t>
      </w:r>
      <w:r>
        <w:fldChar w:fldCharType="end"/>
      </w:r>
      <w:r>
        <w:t xml:space="preserve"> yang mengatakan bahwa komite audit memiliki pengaruh terhadap manajemen laba karena adanya komite audit menyebabkan kualitas dan kredibilitas laporan keuangan meningkat. Komite audit juga menjamin transparansi dan keterbukaan laporan keuangan sehingga tindakan manajemen laba bisa di minimalisir. Tetapi hasil penelitian yang dilakukan oleh </w:t>
      </w:r>
      <w:r>
        <w:fldChar w:fldCharType="begin" w:fldLock="1"/>
      </w:r>
      <w:r>
        <w:instrText>ADDIN CSL_CITATION {"citationItems":[{"id":"ITEM-1","itemData":{"ISBN":"1529-2401 (Electronic)\\r0270-6474 (Linking)","ISSN":"1411-0288","PMID":"15872107","abstract":"The aim of this research is to provide empirical evidence on the impact of good corporate governance, free cash flow, and leverage ratio on earnings management. Good corporate governance is measured by audit committee’s size, the proportion of independent commissioners, institutional ownership, and managerial ownership. Discretionary accrual is the proxy of earning management. This research used 14 textile companies listed in Indonesia Stock Exchange, selected using purposive sampling method, during the research period 2007-2011. Data were analyzed using multiple regression method. Based on the result of analysis concluded that all components of good corporate governance (audit committee’s size, the proportion of independent commissioners, institutional ownership, and managerial ownership), have no significant effect on earnings management, while leverage ratio has a significant effect on earnings management, and free cash flow has a negative and significant effect on earnings management. It means that companies with high free cash flow will restrict the practice of earnings management.","author":[{"dropping-particle":"","family":"Agustia","given":"Dian","non-dropping-particle":"","parse-names":false,"suffix":""}],"container-title":"Jurnal Akuntansi dan Keuangan","id":"ITEM-1","issue":"No. 1","issued":{"date-parts":[["2013"]]},"title":"Pengaruh Faktor Good Corporate Governance, Free Cash Flow, dan Leverage Terhadap Manajemen Laba","type":"article-journal","volume":"Vol. 15"},"uris":["http://www.mendeley.com/documents/?uuid=51f3a17f-7b84-410d-bf87-40ceee1f3ccd"]}],"mendeley":{"formattedCitation":"(Agustia, 2013)","manualFormatting":"Agustia (2013)","plainTextFormattedCitation":"(Agustia, 2013)","previouslyFormattedCitation":"(Agustia, 2013)"},"properties":{"noteIndex":0},"schema":"https://github.com/citation-style-language/schema/raw/master/csl-citation.json"}</w:instrText>
      </w:r>
      <w:r>
        <w:fldChar w:fldCharType="separate"/>
      </w:r>
      <w:r>
        <w:rPr>
          <w:noProof/>
        </w:rPr>
        <w:t>Agustia</w:t>
      </w:r>
      <w:r w:rsidRPr="00063A55">
        <w:rPr>
          <w:noProof/>
        </w:rPr>
        <w:t xml:space="preserve"> </w:t>
      </w:r>
      <w:r>
        <w:rPr>
          <w:noProof/>
        </w:rPr>
        <w:t>(</w:t>
      </w:r>
      <w:r w:rsidRPr="00063A55">
        <w:rPr>
          <w:noProof/>
        </w:rPr>
        <w:t>2013)</w:t>
      </w:r>
      <w:r>
        <w:fldChar w:fldCharType="end"/>
      </w:r>
      <w:r>
        <w:t xml:space="preserve"> dan </w:t>
      </w:r>
      <w:r>
        <w:fldChar w:fldCharType="begin" w:fldLock="1"/>
      </w:r>
      <w:r>
        <w:instrText>ADDIN CSL_CITATION {"citationItems":[{"id":"ITEM-1","itemData":{"abstract":"Earnings management is manager effort in manipulating financial report in order to benefit their self. This behavior is considered as a fraud because it gives a mislead information to the financial report user. This research aims to determine and analyze the effect of independent board commissioner proportion, audit committee, and auditor reputation against the practice of earnings management. The population used in this study were manufacturing companies listed on the Stock Exchange during 2008-2010. The sampling technique used in this research was purposive sampling method and obtained 112 samples. This research used secondary data of annual report obtained from Indonesia Stock Exchange (IDX) in 2008-2010 period. The analysis method that used to analyze the data was the multiple regression. Based on the result of the hypothetical examination in this research, it proved that (1) The independent commissioner proportion does not have a significant effect against earnings management. (2) Audit committee activity does not have a significant effect against earnings management. (3) Audit committee member does not have a significant effect against earnings management. (4) Auditor reputation significantly has a negative effect against earnings management..","author":[{"dropping-particle":"","family":"Nabila","given":"Afifa","non-dropping-particle":"","parse-names":false,"suffix":""},{"dropping-particle":"","family":"Daljono","given":"","non-dropping-particle":"","parse-names":false,"suffix":""}],"container-title":"Diponegoro Journal of Accounting","id":"ITEM-1","issue":"No. 1","issued":{"date-parts":[["2013"]]},"title":"Pengaruh Proporsi Dewan Komisaris Independen, Komite Audit, dan Reputasi Auditor terhadap Manajemen Laba","type":"article-journal","volume":"Vol. 2"},"uris":["http://www.mendeley.com/documents/?uuid=b1ca07c9-283a-4a37-8a0a-4abdfa0aebf2"]}],"mendeley":{"formattedCitation":"(Nabila &amp; Daljono, 2013)","manualFormatting":"Nabila &amp; Daljono (2013)","plainTextFormattedCitation":"(Nabila &amp; Daljono, 2013)","previouslyFormattedCitation":"(Nabila &amp; Daljono, 2013)"},"properties":{"noteIndex":0},"schema":"https://github.com/citation-style-language/schema/raw/master/csl-citation.json"}</w:instrText>
      </w:r>
      <w:r>
        <w:fldChar w:fldCharType="separate"/>
      </w:r>
      <w:r>
        <w:rPr>
          <w:noProof/>
        </w:rPr>
        <w:t>Nabila &amp; Daljono</w:t>
      </w:r>
      <w:r w:rsidRPr="00F51570">
        <w:rPr>
          <w:noProof/>
        </w:rPr>
        <w:t xml:space="preserve"> </w:t>
      </w:r>
      <w:r>
        <w:rPr>
          <w:noProof/>
        </w:rPr>
        <w:t>(</w:t>
      </w:r>
      <w:r w:rsidRPr="00F51570">
        <w:rPr>
          <w:noProof/>
        </w:rPr>
        <w:t>2013)</w:t>
      </w:r>
      <w:r>
        <w:fldChar w:fldCharType="end"/>
      </w:r>
      <w:r>
        <w:t xml:space="preserve"> mengatakan bahwa komite audit tidak memiliki pengaruh terhadap manajemen laba.</w:t>
      </w:r>
    </w:p>
    <w:p w:rsidR="00326A57" w:rsidRDefault="00326A57" w:rsidP="00326A57">
      <w:pPr>
        <w:ind w:left="720" w:firstLine="720"/>
      </w:pPr>
      <w:r>
        <w:t xml:space="preserve">Kepemilikan institusional adalah kepemilikan saham di perusahaan yang dimiliki oleh suatu institusi. </w:t>
      </w:r>
      <w:r>
        <w:fldChar w:fldCharType="begin" w:fldLock="1"/>
      </w:r>
      <w:r>
        <w:instrText>ADDIN CSL_CITATION {"citationItems":[{"id":"ITEM-1","itemData":{"abstract":"Tujuan dilakukannya penelitian ini adalah untuk memperoleh bukti empiris mengenai pengaruh mekanisme good corporate governance, kualitas audit, dan leverage terhadap manajemen laba. Populasi pada penelitian ini adalahperusahaan manufaktur yang terdaftar di Bursa Efek Indonesia (BEI) periode 2012-2016. Dengan teknik purposive sampling didapatkan jumlah sampel sebesar 71 perusahaan yang. Pengumpulan data pada penelitian ini menggunakan metodeobservasi non patisipan, yang dianalisis menggunakan regresi linear berganda. Berdasarkan hasil analisis, disimpulkan bahwa kepemilikan institusional, dewan komisaris independen, dan leverage berpengaruh postitif terhadap manajemen laba. Komite audit berpengaruh negatif terhadap manajemen laba. Kepemilikan manajerial dan kualitas audit tidak berpengaruh terhadap manajemen laba.","author":[{"dropping-particle":"","family":"Partayadnya","given":"I Made Arya","non-dropping-particle":"","parse-names":false,"suffix":""},{"dropping-particle":"","family":"Suardikha","given":"I Made Sadha","non-dropping-particle":"","parse-names":false,"suffix":""}],"container-title":"E-Jurnal Akuntansi Universitas Udayana","id":"ITEM-1","issue":"No. 1","issued":{"date-parts":[["2018"]]},"title":"Pengaruh Mekanisme GCG, Kualitas Audit, dan Leverage Terhadap Manajemen Laba pada Perusahaan Manufaktur di BEI","type":"article-journal","volume":"Vol. 25"},"uris":["http://www.mendeley.com/documents/?uuid=b423b8aa-8e5f-4266-bf8b-cdb9c792cedf"]}],"mendeley":{"formattedCitation":"(Partayadnya &amp; Suardikha, 2018)","manualFormatting":"Partayadnya &amp; Suardikha, (2018)","plainTextFormattedCitation":"(Partayadnya &amp; Suardikha, 2018)","previouslyFormattedCitation":"(Partayadnya &amp; Suardikha, 2018)"},"properties":{"noteIndex":0},"schema":"https://github.com/citation-style-language/schema/raw/master/csl-citation.json"}</w:instrText>
      </w:r>
      <w:r>
        <w:fldChar w:fldCharType="separate"/>
      </w:r>
      <w:r w:rsidRPr="006C7E3C">
        <w:rPr>
          <w:noProof/>
        </w:rPr>
        <w:t xml:space="preserve">Partayadnya &amp; Suardikha, </w:t>
      </w:r>
      <w:r>
        <w:rPr>
          <w:noProof/>
        </w:rPr>
        <w:t>(</w:t>
      </w:r>
      <w:r w:rsidRPr="006C7E3C">
        <w:rPr>
          <w:noProof/>
        </w:rPr>
        <w:t>2018)</w:t>
      </w:r>
      <w:r>
        <w:fldChar w:fldCharType="end"/>
      </w:r>
      <w:r>
        <w:t xml:space="preserve"> dan </w:t>
      </w:r>
      <w:r>
        <w:fldChar w:fldCharType="begin" w:fldLock="1"/>
      </w:r>
      <w:r>
        <w:instrText>ADDIN CSL_CITATION {"citationItems":[{"id":"ITEM-1","itemData":{"ISBN":"0821442422","abstract":"Penelitian ini bertujuan untuk menganalisis faktor-faktor yang mempengaruhi manajemen laba. Penelitian ini dilakukan di Bursa Efek Indonesia. Populasi dalam penelitian ini adalah perusahaan manufaktur yang terdaftar di Bursa Efek Indonesia (BEI) periode 2012-2015. Metode penentuan sampel dari penelitian ini adalah dengan cara purposive sampling sesuai dengan kriteria yang telah ditentukan dan diperoleh sampel sebanyak 51 perusahaan dengan periode pengamatan selama 4 tahun sehingga jumlah sampel 204. Teknik analisis yang digunakan adalah regresi linier berganda. Berdasarkan hasil penelitian menunjukkan bahwa kepemilikan manajerial dan kepemilikan institusional berpengaruh negatif dan signifikan pada manajemen laba, hal ini berarti semakin meningkatnya kepemilikan manajerial dan kepemilikan institusional maka semakin menurunnya tindakan manajemen laba, ukuran perusahaan, leverage, profitabilitas dan pertumbuhan penjualan berpengaruh positif dan signifikan pada manajemen laba, hal ini berarti semakin tinggi ukuran perusahaan, leverage, profitabilitas dan pertumbuhan penjualan maka semakin meningkatnya tindakan manajemen laba.","author":[{"dropping-particle":"","family":"Astari","given":"Anak Agung Mas Ratih","non-dropping-particle":"","parse-names":false,"suffix":""},{"dropping-particle":"","family":"Suryanawa","given":"I Ketut","non-dropping-particle":"","parse-names":false,"suffix":""}],"container-title":"E-Jurnal Akuntansi Universitas Udayana","id":"ITEM-1","issue":"No. 1","issued":{"date-parts":[["2017"]]},"title":"Faktor-Faktor yang Mempengaruhi Manajemen Laba","type":"article-journal","volume":"Vol. 20"},"uris":["http://www.mendeley.com/documents/?uuid=f5a3dce6-4593-4de3-b6e5-29dfd6cd866f"]}],"mendeley":{"formattedCitation":"(Astari &amp; Suryanawa, 2017)","manualFormatting":"Astari &amp; Suryanawa (2017)","plainTextFormattedCitation":"(Astari &amp; Suryanawa, 2017)","previouslyFormattedCitation":"(Astari &amp; Suryanawa, 2017)"},"properties":{"noteIndex":0},"schema":"https://github.com/citation-style-language/schema/raw/master/csl-citation.json"}</w:instrText>
      </w:r>
      <w:r>
        <w:fldChar w:fldCharType="separate"/>
      </w:r>
      <w:r>
        <w:rPr>
          <w:noProof/>
        </w:rPr>
        <w:t>Astari &amp; Suryanawa</w:t>
      </w:r>
      <w:r w:rsidRPr="006A2B3E">
        <w:rPr>
          <w:noProof/>
        </w:rPr>
        <w:t xml:space="preserve"> </w:t>
      </w:r>
      <w:r>
        <w:rPr>
          <w:noProof/>
        </w:rPr>
        <w:t>(</w:t>
      </w:r>
      <w:r w:rsidRPr="006A2B3E">
        <w:rPr>
          <w:noProof/>
        </w:rPr>
        <w:t>2017)</w:t>
      </w:r>
      <w:r>
        <w:fldChar w:fldCharType="end"/>
      </w:r>
      <w:r>
        <w:t xml:space="preserve">  menemukan bahwa semakin besar tingkat kepemilikan institusional, maka semakin menurun dilakukannya tindakan manajemen laba yang berarti kepemilikan institusional dapat mempengaruhi manajemen laba. Hal ini terjadi karena pengaruh kepemilikan institusional tergantung dari jumlah saham yang dimiliki oleh institusional. Berarti, semakin besar kepemilikan, semakin besar pula pengaruh yang bisa diterapkan dalam proses pengawasan laporan keuangan oleh institusi sehingga dapat mengurangi praktik manajemen laba. Hasil ini berbeda dengan penelitian oleh  </w:t>
      </w:r>
      <w:r>
        <w:fldChar w:fldCharType="begin" w:fldLock="1"/>
      </w:r>
      <w:r>
        <w:instrText>ADDIN CSL_CITATION {"citationItems":[{"id":"ITEM-1","itemData":{"ISBN":"1529-2401 (Electronic)\\r0270-6474 (Linking)","ISSN":"1411-0288","PMID":"15872107","abstract":"The aim of this research is to provide empirical evidence on the impact of good corporate governance, free cash flow, and leverage ratio on earnings management. Good corporate governance is measured by audit committee’s size, the proportion of independent commissioners, institutional ownership, and managerial ownership. Discretionary accrual is the proxy of earning management. This research used 14 textile companies listed in Indonesia Stock Exchange, selected using purposive sampling method, during the research period 2007-2011. Data were analyzed using multiple regression method. Based on the result of analysis concluded that all components of good corporate governance (audit committee’s size, the proportion of independent commissioners, institutional ownership, and managerial ownership), have no significant effect on earnings management, while leverage ratio has a significant effect on earnings management, and free cash flow has a negative and significant effect on earnings management. It means that companies with high free cash flow will restrict the practice of earnings management.","author":[{"dropping-particle":"","family":"Agustia","given":"Dian","non-dropping-particle":"","parse-names":false,"suffix":""}],"container-title":"Jurnal Akuntansi dan Keuangan","id":"ITEM-1","issue":"No. 1","issued":{"date-parts":[["2013"]]},"title":"Pengaruh Faktor Good Corporate Governance, Free Cash Flow, dan Leverage Terhadap Manajemen Laba","type":"article-journal","volume":"Vol. 15"},"uris":["http://www.mendeley.com/documents/?uuid=51f3a17f-7b84-410d-bf87-40ceee1f3ccd"]}],"mendeley":{"formattedCitation":"(Agustia, 2013)","manualFormatting":"Agustia (2013)","plainTextFormattedCitation":"(Agustia, 2013)","previouslyFormattedCitation":"(Agustia, 2013)"},"properties":{"noteIndex":0},"schema":"https://github.com/citation-style-language/schema/raw/master/csl-citation.json"}</w:instrText>
      </w:r>
      <w:r>
        <w:fldChar w:fldCharType="separate"/>
      </w:r>
      <w:r>
        <w:rPr>
          <w:noProof/>
        </w:rPr>
        <w:t>Agustia</w:t>
      </w:r>
      <w:r w:rsidRPr="00611D97">
        <w:rPr>
          <w:noProof/>
        </w:rPr>
        <w:t xml:space="preserve"> </w:t>
      </w:r>
      <w:r>
        <w:rPr>
          <w:noProof/>
        </w:rPr>
        <w:t>(</w:t>
      </w:r>
      <w:r w:rsidRPr="00611D97">
        <w:rPr>
          <w:noProof/>
        </w:rPr>
        <w:t>2013)</w:t>
      </w:r>
      <w:r>
        <w:fldChar w:fldCharType="end"/>
      </w:r>
      <w:r>
        <w:t xml:space="preserve">, </w:t>
      </w:r>
      <w:r>
        <w:fldChar w:fldCharType="begin" w:fldLock="1"/>
      </w:r>
      <w:r>
        <w:instrText>ADDIN CSL_CITATION {"citationItems":[{"id":"ITEM-1","itemData":{"abstract":"Perilaku manajemen laba selalu diasosiasikan dengan perilaku yang negatif karena manajemen laba menyebabkan tampilan informasi keuangan tidak terceminkan keadaan yang sebenarnya. Penelitian ini bertujuan untuk menganalisis pengaruh kepemilikan institusional, dewan komisaris, presentasi saham publik, komite audit, laverage secara simultan dan parsial terhadap manajemen laba. Populasi yang akan diambil dalam penelitian ini adalah semua perusahaan manufaktur yang terdaftar di Bursa Efek Indonesia (BEI) periode tahun 2008-2013. Sampel dengan menggunakan metode purposive sampling. Metode pengumpulan data adalah dengan metode dokumentasi. Pengujian hipotesis dengan menggunakan analisis regresi linier berganda. Berdasarkan hasil analisis menunjukkan bahwa (1) secara parsial tidak terdapat pengaruh antara kepemilikan institusional, dewan komisaris independen, laverage terhadap manajemen laba. Namun terdapat pengaruh antara persentase saham publik,komite audit secara parsial terhadap manajemen laba pada perusahaan manufaktur yang terdaftar di Bursa Efek Indonesia Periode 2008-2013. (2) Secara simultan terdapat pengaruh antara kepemilikan institusional, dewan komisaris, persentase saham publik, komite audit, leverage terhadap manajemen laba pada perusahaan manufaktur yang terdaftar di Bursa Efek Indonesia Periode 2008-2013. (3) Pengaruh paling dominan terhadap manajemen laba pada perusahaan manufaktur yang terdaftar di Bursa Efek Indonesia Periode 2008-2013 adalah variabel presentase saham publik.","author":[{"dropping-particle":"","family":"Suriyani","given":"Putu Putri","non-dropping-particle":"","parse-names":false,"suffix":""},{"dropping-particle":"","family":"Yuniarta","given":"Gede Adi","non-dropping-particle":"","parse-names":false,"suffix":""},{"dropping-particle":"","family":"Wikrama","given":"Ananta","non-dropping-particle":"","parse-names":false,"suffix":""}],"container-title":"e-journal S1 Ak Universitas Pendidikan Ganesha","id":"ITEM-1","issue":"No. 1","issued":{"date-parts":[["2015"]]},"title":"Faktor yang Mempengaruhi Manajemen Laba (Studi Empiris pada Perusahaan Manufaktur yang Terdaftar di BEI Periode Tahun 2008-2013)","type":"article-journal","volume":"Vol. 3"},"uris":["http://www.mendeley.com/documents/?uuid=c4807cb3-4a80-4de0-9f08-2cf59412bb5f"]}],"mendeley":{"formattedCitation":"(Suriyani et al., 2015)","manualFormatting":"Suriyani et al. (2015)","plainTextFormattedCitation":"(Suriyani et al., 2015)","previouslyFormattedCitation":"(Suriyani et al., 2015)"},"properties":{"noteIndex":0},"schema":"https://github.com/citation-style-language/schema/raw/master/csl-citation.json"}</w:instrText>
      </w:r>
      <w:r>
        <w:fldChar w:fldCharType="separate"/>
      </w:r>
      <w:r>
        <w:rPr>
          <w:noProof/>
        </w:rPr>
        <w:t>Suriyani et al.</w:t>
      </w:r>
      <w:r w:rsidRPr="006F0C8C">
        <w:rPr>
          <w:noProof/>
        </w:rPr>
        <w:t xml:space="preserve"> </w:t>
      </w:r>
      <w:r>
        <w:rPr>
          <w:noProof/>
        </w:rPr>
        <w:t>(</w:t>
      </w:r>
      <w:r w:rsidRPr="006F0C8C">
        <w:rPr>
          <w:noProof/>
        </w:rPr>
        <w:t>2015)</w:t>
      </w:r>
      <w:r>
        <w:fldChar w:fldCharType="end"/>
      </w:r>
      <w:r>
        <w:t xml:space="preserve"> yang menemukan </w:t>
      </w:r>
      <w:r>
        <w:lastRenderedPageBreak/>
        <w:t>bahwa kepemilikan institusional tidak mempengaruhi dilakukannya manajemen laba.</w:t>
      </w:r>
    </w:p>
    <w:p w:rsidR="00326A57" w:rsidRDefault="00326A57" w:rsidP="00326A57">
      <w:pPr>
        <w:ind w:left="720" w:firstLine="720"/>
      </w:pPr>
      <w:r>
        <w:t xml:space="preserve">Dari berbagai faktor yang mempengaruhi manajemen laba, penulis akan meneliti variabel profitabilitas, </w:t>
      </w:r>
      <w:r>
        <w:rPr>
          <w:i/>
        </w:rPr>
        <w:t>leverage</w:t>
      </w:r>
      <w:r>
        <w:t xml:space="preserve">, komite audit, dan kepemilikan institusional. Karena penulis ingin mengetahui apakah faktor kinerja internal yang terdiri dari </w:t>
      </w:r>
      <w:r w:rsidRPr="00B962EA">
        <w:t>leverage</w:t>
      </w:r>
      <w:r>
        <w:t xml:space="preserve"> dan profitabilitas, serta faktor pengawasan yang terdiri dari komite audit, dan kepemilikan institusional berpengaruh terhadap manajemen laba. Selain itu, penelitian terdahulu membuktikan bahwa penelitian terhadap variabel tersebut memiliki hasil yang berbeda-beda. </w:t>
      </w:r>
    </w:p>
    <w:p w:rsidR="00326A57" w:rsidRDefault="00326A57" w:rsidP="00326A57">
      <w:pPr>
        <w:ind w:left="720" w:firstLine="720"/>
      </w:pPr>
      <w:r>
        <w:t xml:space="preserve">Sampel penelitian yang akan digunakan adalah data laporan keuangan di sektor pertambangan yang terdaftar di Bursa Efek Indonesia. Alasan mengambil sampel di sektor pertambangan adalah karena saham sektor pertambangan mencatat pertumbuhan tertinggi tahun ini. Indeks sektor pertambangan naik sebesar 21,56% hingga 9 Oktober 2018 ini, padahal pada periode sebelumnya sempat melorot 8,9%. (Sumber: </w:t>
      </w:r>
      <w:hyperlink r:id="rId11" w:history="1">
        <w:r w:rsidRPr="006D3870">
          <w:rPr>
            <w:rStyle w:val="Hyperlink"/>
          </w:rPr>
          <w:t>www.investasi.kontan.co.id</w:t>
        </w:r>
      </w:hyperlink>
      <w:r>
        <w:t>).</w:t>
      </w:r>
    </w:p>
    <w:p w:rsidR="00326A57" w:rsidRDefault="00326A57" w:rsidP="00326A57">
      <w:pPr>
        <w:ind w:left="720" w:firstLine="720"/>
      </w:pPr>
      <w:r>
        <w:t>Naiknya indeks di sektor pertambangan menyebabkan sektor pertambangan ini banyak diminati investor, dimana laporan keuangan merupakan kunci utama investor dalam menganalisis kinerja perusahaan. Berdasarkan hal tersebut, peneliti ingin mengetahui apakah perusahaan di sektor pertambangan ini melakukan praktik manajemen laba karena laporan keuangan akan dijadikan sebagai dasar pertimbangan pengambilan keputusan investasi.</w:t>
      </w:r>
    </w:p>
    <w:p w:rsidR="00326A57" w:rsidRDefault="00326A57" w:rsidP="00326A57">
      <w:pPr>
        <w:ind w:left="720" w:firstLine="720"/>
        <w:rPr>
          <w:b/>
        </w:rPr>
      </w:pPr>
      <w:r>
        <w:t xml:space="preserve">Berdasarkan latar belakang yang telah diuraikan di atas, penulis tertarik untuk melakukan penelitian dengan judul </w:t>
      </w:r>
      <w:r>
        <w:rPr>
          <w:b/>
        </w:rPr>
        <w:t xml:space="preserve">“Pengaruh Profitabilitas, </w:t>
      </w:r>
      <w:r>
        <w:rPr>
          <w:b/>
          <w:i/>
        </w:rPr>
        <w:t xml:space="preserve">Leverage, </w:t>
      </w:r>
      <w:r>
        <w:rPr>
          <w:b/>
        </w:rPr>
        <w:lastRenderedPageBreak/>
        <w:t>Komite Audit, dan Kepemilikan Institusional Terhadap Manajemen Laba pada Perusahaan Pertambangan yang Terdaftar di BEI Periode 2015-2017”</w:t>
      </w:r>
    </w:p>
    <w:p w:rsidR="00326A57" w:rsidRDefault="00326A57" w:rsidP="00326A57">
      <w:pPr>
        <w:pStyle w:val="Heading2"/>
        <w:numPr>
          <w:ilvl w:val="0"/>
          <w:numId w:val="4"/>
        </w:numPr>
      </w:pPr>
      <w:bookmarkStart w:id="5" w:name="_Toc535779932"/>
      <w:r>
        <w:t>Identifikasi Masalah</w:t>
      </w:r>
      <w:bookmarkEnd w:id="5"/>
    </w:p>
    <w:p w:rsidR="00326A57" w:rsidRDefault="00326A57" w:rsidP="00326A57">
      <w:pPr>
        <w:ind w:left="720" w:firstLine="350"/>
      </w:pPr>
      <w:r>
        <w:t>Berdasarkan latar belakang masalah diatas, peneliti mengidentifikasi beberapa masalah adalah sebagai berikut:</w:t>
      </w:r>
    </w:p>
    <w:p w:rsidR="00326A57" w:rsidRDefault="00326A57" w:rsidP="00326A57">
      <w:pPr>
        <w:pStyle w:val="ListParagraph"/>
        <w:numPr>
          <w:ilvl w:val="0"/>
          <w:numId w:val="1"/>
        </w:numPr>
      </w:pPr>
      <w:r>
        <w:t>Apakah profitabilitas berpengaruh terhadap manajemen laba?</w:t>
      </w:r>
    </w:p>
    <w:p w:rsidR="00326A57" w:rsidRDefault="00326A57" w:rsidP="00326A57">
      <w:pPr>
        <w:pStyle w:val="ListParagraph"/>
        <w:numPr>
          <w:ilvl w:val="0"/>
          <w:numId w:val="1"/>
        </w:numPr>
      </w:pPr>
      <w:r>
        <w:t xml:space="preserve">Apakah </w:t>
      </w:r>
      <w:r>
        <w:rPr>
          <w:i/>
        </w:rPr>
        <w:t>leverage</w:t>
      </w:r>
      <w:r>
        <w:t xml:space="preserve"> berpengaruh terhadap manejemen laba?</w:t>
      </w:r>
    </w:p>
    <w:p w:rsidR="00326A57" w:rsidRDefault="00326A57" w:rsidP="00326A57">
      <w:pPr>
        <w:pStyle w:val="ListParagraph"/>
        <w:numPr>
          <w:ilvl w:val="0"/>
          <w:numId w:val="1"/>
        </w:numPr>
      </w:pPr>
      <w:r>
        <w:t>Apakah komite audit berpengaruh terhadap manajemen laba?</w:t>
      </w:r>
    </w:p>
    <w:p w:rsidR="00326A57" w:rsidRDefault="00326A57" w:rsidP="00326A57">
      <w:pPr>
        <w:pStyle w:val="ListParagraph"/>
        <w:numPr>
          <w:ilvl w:val="0"/>
          <w:numId w:val="1"/>
        </w:numPr>
      </w:pPr>
      <w:r>
        <w:t>Apakah kepemilikan institusional berpengaruh terhadap manajemen laba?</w:t>
      </w:r>
    </w:p>
    <w:p w:rsidR="00326A57" w:rsidRDefault="00326A57" w:rsidP="00326A57">
      <w:pPr>
        <w:pStyle w:val="Heading2"/>
        <w:numPr>
          <w:ilvl w:val="0"/>
          <w:numId w:val="4"/>
        </w:numPr>
      </w:pPr>
      <w:bookmarkStart w:id="6" w:name="_Toc535779933"/>
      <w:r>
        <w:t>Batasan Penelitian</w:t>
      </w:r>
      <w:bookmarkEnd w:id="6"/>
    </w:p>
    <w:p w:rsidR="00326A57" w:rsidRDefault="00326A57" w:rsidP="00326A57">
      <w:pPr>
        <w:ind w:left="720" w:firstLine="414"/>
      </w:pPr>
      <w:r>
        <w:t>Peneliti akan mengambil sampel dari perusahaan-perusahaan jasa yang terdaftar di Bursa Efek Indonesia (BEI) periode 2015-2017. Sumber data yang digunakan adalah data sekunder yaitu berupa laporan keuangan.</w:t>
      </w:r>
    </w:p>
    <w:p w:rsidR="00326A57" w:rsidRDefault="00326A57" w:rsidP="00326A57">
      <w:pPr>
        <w:pStyle w:val="Heading2"/>
        <w:numPr>
          <w:ilvl w:val="0"/>
          <w:numId w:val="4"/>
        </w:numPr>
      </w:pPr>
      <w:bookmarkStart w:id="7" w:name="_Toc535779934"/>
      <w:r>
        <w:t>Rumusan Masalah</w:t>
      </w:r>
      <w:bookmarkEnd w:id="7"/>
    </w:p>
    <w:p w:rsidR="00326A57" w:rsidRDefault="00326A57" w:rsidP="00326A57">
      <w:pPr>
        <w:ind w:left="720" w:firstLine="414"/>
      </w:pPr>
      <w:r>
        <w:t xml:space="preserve">Berdasarkan identifikasi dan batasan masalah diatas, maka penulis merumuskan masalah sebagai berikut: “Apakah profitabilitas, </w:t>
      </w:r>
      <w:r>
        <w:rPr>
          <w:i/>
        </w:rPr>
        <w:t>leverage</w:t>
      </w:r>
      <w:r>
        <w:t>, komite audit, dan kepemilikan institusional berpengaruh terhadap manajemen laba?”</w:t>
      </w:r>
    </w:p>
    <w:p w:rsidR="00326A57" w:rsidRDefault="00326A57" w:rsidP="00326A57">
      <w:pPr>
        <w:pStyle w:val="Heading2"/>
        <w:numPr>
          <w:ilvl w:val="0"/>
          <w:numId w:val="4"/>
        </w:numPr>
      </w:pPr>
      <w:bookmarkStart w:id="8" w:name="_Toc535779935"/>
      <w:r>
        <w:t>Tujuan Penelitian</w:t>
      </w:r>
      <w:bookmarkEnd w:id="8"/>
    </w:p>
    <w:p w:rsidR="00326A57" w:rsidRDefault="00326A57" w:rsidP="00326A57">
      <w:pPr>
        <w:ind w:left="720" w:firstLine="350"/>
      </w:pPr>
      <w:r>
        <w:t>Berdasarkan rumusan masalah diatas, tujuan penelitian yang ingin dicapai adalah:</w:t>
      </w:r>
    </w:p>
    <w:p w:rsidR="00326A57" w:rsidRDefault="00326A57" w:rsidP="00326A57">
      <w:pPr>
        <w:pStyle w:val="ListParagraph"/>
        <w:numPr>
          <w:ilvl w:val="0"/>
          <w:numId w:val="2"/>
        </w:numPr>
      </w:pPr>
      <w:r>
        <w:t>Untuk mengetahui apakah profitabilitas berpengaruh terhadap manajemen laba.</w:t>
      </w:r>
    </w:p>
    <w:p w:rsidR="00326A57" w:rsidRDefault="00326A57" w:rsidP="00326A57">
      <w:pPr>
        <w:pStyle w:val="ListParagraph"/>
        <w:numPr>
          <w:ilvl w:val="0"/>
          <w:numId w:val="2"/>
        </w:numPr>
      </w:pPr>
      <w:r>
        <w:t xml:space="preserve">Untuk mengetahui apakah </w:t>
      </w:r>
      <w:r>
        <w:rPr>
          <w:i/>
        </w:rPr>
        <w:t>leverage</w:t>
      </w:r>
      <w:r>
        <w:t xml:space="preserve"> berpengaruh terhadap manajemen laba.</w:t>
      </w:r>
    </w:p>
    <w:p w:rsidR="00326A57" w:rsidRDefault="00326A57" w:rsidP="00326A57">
      <w:pPr>
        <w:pStyle w:val="ListParagraph"/>
        <w:numPr>
          <w:ilvl w:val="0"/>
          <w:numId w:val="2"/>
        </w:numPr>
      </w:pPr>
      <w:r>
        <w:t>Untuk mengetahui apakah komite audit berpengaruh terhadap manajemen laba.</w:t>
      </w:r>
    </w:p>
    <w:p w:rsidR="00326A57" w:rsidRDefault="00326A57" w:rsidP="00326A57">
      <w:pPr>
        <w:pStyle w:val="ListParagraph"/>
        <w:numPr>
          <w:ilvl w:val="0"/>
          <w:numId w:val="2"/>
        </w:numPr>
      </w:pPr>
      <w:r>
        <w:lastRenderedPageBreak/>
        <w:t>Untuk mengetahui apakah kepemilikan institusional berpengaruh terhadap manajemen laba.</w:t>
      </w:r>
    </w:p>
    <w:p w:rsidR="00326A57" w:rsidRDefault="00326A57" w:rsidP="00326A57">
      <w:pPr>
        <w:pStyle w:val="Heading2"/>
        <w:numPr>
          <w:ilvl w:val="0"/>
          <w:numId w:val="4"/>
        </w:numPr>
      </w:pPr>
      <w:bookmarkStart w:id="9" w:name="_Toc535779936"/>
      <w:r>
        <w:t>Manfaat Penelitian</w:t>
      </w:r>
      <w:bookmarkEnd w:id="9"/>
    </w:p>
    <w:p w:rsidR="00326A57" w:rsidRDefault="00326A57" w:rsidP="00326A57">
      <w:pPr>
        <w:ind w:left="720" w:firstLine="414"/>
      </w:pPr>
      <w:r>
        <w:t xml:space="preserve">Penelitian ini diharapkan dapat memberikan manfaat kepada berbagai pihak, antara lain: </w:t>
      </w:r>
    </w:p>
    <w:p w:rsidR="00326A57" w:rsidRDefault="00326A57" w:rsidP="00326A57">
      <w:pPr>
        <w:pStyle w:val="ListParagraph"/>
        <w:numPr>
          <w:ilvl w:val="0"/>
          <w:numId w:val="3"/>
        </w:numPr>
      </w:pPr>
      <w:r>
        <w:t>Investor dan calon investor</w:t>
      </w:r>
    </w:p>
    <w:p w:rsidR="00326A57" w:rsidRDefault="00326A57" w:rsidP="00326A57">
      <w:pPr>
        <w:pStyle w:val="ListParagraph"/>
        <w:ind w:left="1211"/>
      </w:pPr>
      <w:r>
        <w:t>Untuk memberikan informasi kepada investor/calon investor terkait hasil penelitian mengenai manajemen laba untuk membantu mempertimbangkan keputusan investasinya.</w:t>
      </w:r>
    </w:p>
    <w:p w:rsidR="00326A57" w:rsidRDefault="00326A57" w:rsidP="00326A57">
      <w:pPr>
        <w:pStyle w:val="ListParagraph"/>
        <w:numPr>
          <w:ilvl w:val="0"/>
          <w:numId w:val="3"/>
        </w:numPr>
      </w:pPr>
      <w:r>
        <w:t>Manajer perusahaan</w:t>
      </w:r>
    </w:p>
    <w:p w:rsidR="00326A57" w:rsidRDefault="00326A57" w:rsidP="00326A57">
      <w:pPr>
        <w:pStyle w:val="ListParagraph"/>
        <w:ind w:left="1211"/>
      </w:pPr>
      <w:r>
        <w:t>Untuk membantu manajer memahami tentang manajemen laba dalam suatu perusahaan.</w:t>
      </w:r>
    </w:p>
    <w:p w:rsidR="00326A57" w:rsidRDefault="00326A57" w:rsidP="00326A57">
      <w:pPr>
        <w:pStyle w:val="ListParagraph"/>
        <w:numPr>
          <w:ilvl w:val="0"/>
          <w:numId w:val="3"/>
        </w:numPr>
      </w:pPr>
      <w:r>
        <w:t>Peneliti</w:t>
      </w:r>
    </w:p>
    <w:p w:rsidR="00326A57" w:rsidRDefault="00326A57" w:rsidP="00326A57">
      <w:pPr>
        <w:pStyle w:val="ListParagraph"/>
        <w:ind w:left="1211"/>
      </w:pPr>
      <w:r>
        <w:t>Menambah pengetahuan dan wawasan mengenai faktor-faktor yang mempengaruhi manajemen laba.</w:t>
      </w:r>
    </w:p>
    <w:p w:rsidR="00326A57" w:rsidRDefault="00326A57" w:rsidP="00326A57">
      <w:pPr>
        <w:spacing w:line="259" w:lineRule="auto"/>
        <w:jc w:val="left"/>
        <w:rPr>
          <w:rFonts w:eastAsiaTheme="majorEastAsia" w:cstheme="majorBidi"/>
          <w:b/>
          <w:color w:val="000000" w:themeColor="text1"/>
          <w:szCs w:val="32"/>
        </w:rPr>
      </w:pPr>
      <w:r>
        <w:br w:type="page"/>
      </w:r>
    </w:p>
    <w:p w:rsidR="00442748" w:rsidRDefault="00442748"/>
    <w:sectPr w:rsidR="00442748" w:rsidSect="00D629D4">
      <w:pgSz w:w="11906" w:h="16838"/>
      <w:pgMar w:top="1418" w:right="1440" w:bottom="1440"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8C5879"/>
    <w:multiLevelType w:val="hybridMultilevel"/>
    <w:tmpl w:val="BD0297F4"/>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
    <w:nsid w:val="55CA7FA7"/>
    <w:multiLevelType w:val="hybridMultilevel"/>
    <w:tmpl w:val="2440F162"/>
    <w:lvl w:ilvl="0" w:tplc="0421000F">
      <w:start w:val="1"/>
      <w:numFmt w:val="decimal"/>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5DE1488F"/>
    <w:multiLevelType w:val="hybridMultilevel"/>
    <w:tmpl w:val="A358EA96"/>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
    <w:nsid w:val="681C5715"/>
    <w:multiLevelType w:val="hybridMultilevel"/>
    <w:tmpl w:val="238027C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6A57"/>
    <w:rsid w:val="002575DF"/>
    <w:rsid w:val="00285B15"/>
    <w:rsid w:val="00326A57"/>
    <w:rsid w:val="00442748"/>
    <w:rsid w:val="00632345"/>
    <w:rsid w:val="0085187C"/>
    <w:rsid w:val="00D423BC"/>
    <w:rsid w:val="00D629D4"/>
    <w:rsid w:val="00EF2718"/>
    <w:rsid w:val="00F16CE7"/>
    <w:rsid w:val="00FA357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8ADA71-1905-4099-9F96-AD2B2A307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id-ID"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6A57"/>
    <w:pPr>
      <w:jc w:val="both"/>
    </w:pPr>
  </w:style>
  <w:style w:type="paragraph" w:styleId="Heading1">
    <w:name w:val="heading 1"/>
    <w:basedOn w:val="Normal"/>
    <w:next w:val="Normal"/>
    <w:link w:val="Heading1Char"/>
    <w:uiPriority w:val="9"/>
    <w:qFormat/>
    <w:rsid w:val="00326A57"/>
    <w:pPr>
      <w:keepNext/>
      <w:keepLines/>
      <w:spacing w:before="240" w:after="0" w:line="36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326A57"/>
    <w:pPr>
      <w:keepNext/>
      <w:keepLines/>
      <w:spacing w:before="40" w:after="0"/>
      <w:outlineLvl w:val="1"/>
    </w:pPr>
    <w:rPr>
      <w:rFonts w:eastAsiaTheme="majorEastAsia"/>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6A57"/>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326A57"/>
    <w:rPr>
      <w:rFonts w:eastAsiaTheme="majorEastAsia"/>
      <w:b/>
      <w:color w:val="000000" w:themeColor="text1"/>
    </w:rPr>
  </w:style>
  <w:style w:type="paragraph" w:styleId="ListParagraph">
    <w:name w:val="List Paragraph"/>
    <w:basedOn w:val="Normal"/>
    <w:uiPriority w:val="34"/>
    <w:qFormat/>
    <w:rsid w:val="00326A57"/>
    <w:pPr>
      <w:ind w:left="720"/>
      <w:contextualSpacing/>
    </w:pPr>
  </w:style>
  <w:style w:type="character" w:styleId="Hyperlink">
    <w:name w:val="Hyperlink"/>
    <w:basedOn w:val="DefaultParagraphFont"/>
    <w:uiPriority w:val="99"/>
    <w:unhideWhenUsed/>
    <w:rsid w:val="00326A5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ndex.php?title=Pendapatan_per_saham&amp;action=edit&amp;redlink=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id.wikipedia.org/w/index.php?title=Laba_investasi&amp;action=edit&amp;redlink=1"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economy.okezone.com" TargetMode="External"/><Relationship Id="rId11" Type="http://schemas.openxmlformats.org/officeDocument/2006/relationships/hyperlink" Target="http://www.investasi.kontan.co.id" TargetMode="External"/><Relationship Id="rId5" Type="http://schemas.openxmlformats.org/officeDocument/2006/relationships/hyperlink" Target="https://bisnis.tempo.co" TargetMode="External"/><Relationship Id="rId10" Type="http://schemas.openxmlformats.org/officeDocument/2006/relationships/hyperlink" Target="https://id.wikipedia.org/w/index.php?title=Kesehatan_perusahaan&amp;action=edit&amp;redlink=1" TargetMode="External"/><Relationship Id="rId4" Type="http://schemas.openxmlformats.org/officeDocument/2006/relationships/webSettings" Target="webSettings.xml"/><Relationship Id="rId9" Type="http://schemas.openxmlformats.org/officeDocument/2006/relationships/hyperlink" Target="https://id.wikipedia.org/w/index.php?title=Laba_penjualan&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8229</Words>
  <Characters>46908</Characters>
  <Application>Microsoft Office Word</Application>
  <DocSecurity>0</DocSecurity>
  <Lines>390</Lines>
  <Paragraphs>110</Paragraphs>
  <ScaleCrop>false</ScaleCrop>
  <Company/>
  <LinksUpToDate>false</LinksUpToDate>
  <CharactersWithSpaces>55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o nathaniel</dc:creator>
  <cp:keywords/>
  <dc:description/>
  <cp:lastModifiedBy>ronaldo nathaniel</cp:lastModifiedBy>
  <cp:revision>1</cp:revision>
  <dcterms:created xsi:type="dcterms:W3CDTF">2019-05-01T14:47:00Z</dcterms:created>
  <dcterms:modified xsi:type="dcterms:W3CDTF">2019-05-01T14:48:00Z</dcterms:modified>
</cp:coreProperties>
</file>